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Helvetica" w:hAnsi="Helvetica"/>
          <w:b/>
          <w:sz w:val="28"/>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 in</w:t>
      </w:r>
    </w:p>
    <w:p w:rsidR="00935FF9" w:rsidRDefault="00935FF9">
      <w:pPr>
        <w:jc w:val="center"/>
        <w:rPr>
          <w:rFonts w:ascii="Arial" w:hAnsi="Arial" w:cs="Arial"/>
          <w:szCs w:val="24"/>
        </w:rPr>
      </w:pP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Default="00935FF9">
      <w:pPr>
        <w:jc w:val="center"/>
        <w:rPr>
          <w:rFonts w:ascii="Helvetica" w:hAnsi="Helvetica"/>
          <w:szCs w:val="24"/>
        </w:rPr>
      </w:pPr>
    </w:p>
    <w:p w:rsidR="00935FF9" w:rsidRDefault="00935FF9">
      <w:pPr>
        <w:tabs>
          <w:tab w:val="left" w:pos="1980"/>
          <w:tab w:val="left" w:pos="3860"/>
          <w:tab w:val="left" w:pos="6660"/>
        </w:tabs>
        <w:rPr>
          <w:rFonts w:ascii="Helvetica" w:hAnsi="Helvetica"/>
          <w:szCs w:val="24"/>
        </w:rPr>
      </w:pPr>
      <w:r w:rsidRPr="00475DD8">
        <w:rPr>
          <w:rFonts w:ascii="Helvetica" w:hAnsi="Helvetica"/>
          <w:szCs w:val="24"/>
        </w:rPr>
        <w:tab/>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98324C">
      <w:pPr>
        <w:pStyle w:val="UnnumberedHeadings1"/>
      </w:pPr>
      <w:r>
        <w:lastRenderedPageBreak/>
        <w:t>Acknowledgements</w:t>
      </w:r>
    </w:p>
    <w:p w:rsidR="0020417A" w:rsidRDefault="0020417A" w:rsidP="0020417A"/>
    <w:p w:rsidR="0020417A" w:rsidRDefault="0020417A">
      <w:r>
        <w:br w:type="page"/>
      </w:r>
    </w:p>
    <w:p w:rsidR="0020417A" w:rsidRDefault="0020417A" w:rsidP="0098324C">
      <w:pPr>
        <w:pStyle w:val="UnnumberedHeadings1"/>
      </w:pPr>
      <w:r>
        <w:lastRenderedPageBreak/>
        <w:t>Abstract</w:t>
      </w:r>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20417A" w:rsidRDefault="0020417A" w:rsidP="0098324C">
      <w:pPr>
        <w:pStyle w:val="UnnumberedHeadings1"/>
      </w:pPr>
      <w:r>
        <w:lastRenderedPageBreak/>
        <w:t>Table of Contents</w:t>
      </w:r>
    </w:p>
    <w:p w:rsidR="0020417A" w:rsidRDefault="0020417A" w:rsidP="0020417A"/>
    <w:p w:rsidR="0020417A" w:rsidRDefault="0020417A">
      <w:r>
        <w:br w:type="page"/>
      </w:r>
    </w:p>
    <w:p w:rsidR="0020417A" w:rsidRDefault="0020417A" w:rsidP="0098324C">
      <w:pPr>
        <w:pStyle w:val="UnnumberedHeadings1"/>
      </w:pPr>
      <w:r>
        <w:lastRenderedPageBreak/>
        <w:t>List of Tables</w:t>
      </w:r>
    </w:p>
    <w:p w:rsidR="0020417A" w:rsidRDefault="0020417A" w:rsidP="0020417A"/>
    <w:p w:rsidR="0020417A" w:rsidRDefault="0020417A">
      <w:r>
        <w:br w:type="page"/>
      </w:r>
    </w:p>
    <w:p w:rsidR="0020417A" w:rsidRDefault="0020417A" w:rsidP="0098324C">
      <w:pPr>
        <w:pStyle w:val="UnnumberedHeadings1"/>
      </w:pPr>
      <w:r>
        <w:lastRenderedPageBreak/>
        <w:t>List of Figures</w:t>
      </w:r>
    </w:p>
    <w:p w:rsidR="0020417A" w:rsidRDefault="0020417A" w:rsidP="0020417A"/>
    <w:p w:rsidR="008111A6" w:rsidRDefault="008111A6"/>
    <w:p w:rsidR="008D38F9" w:rsidRDefault="008D38F9" w:rsidP="00213AA6">
      <w:pPr>
        <w:pStyle w:val="Heading1"/>
        <w:numPr>
          <w:ilvl w:val="0"/>
          <w:numId w:val="5"/>
        </w:numPr>
        <w:sectPr w:rsidR="008D38F9"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B66FD9" w:rsidRDefault="0020417A" w:rsidP="00213AA6">
      <w:pPr>
        <w:pStyle w:val="Heading1"/>
        <w:numPr>
          <w:ilvl w:val="0"/>
          <w:numId w:val="5"/>
        </w:numPr>
      </w:pPr>
      <w:r w:rsidRPr="009F5012">
        <w:lastRenderedPageBreak/>
        <w:t>Introduction</w:t>
      </w:r>
    </w:p>
    <w:p w:rsidR="00C1144D" w:rsidRPr="00C1144D" w:rsidRDefault="00C1144D" w:rsidP="00C1144D">
      <w:r>
        <w:t>The Semiconductor Industry has evolved over the d</w:t>
      </w:r>
    </w:p>
    <w:p w:rsidR="009F5012" w:rsidRDefault="009F5012" w:rsidP="003B6E10">
      <w:pPr>
        <w:pStyle w:val="Heading2"/>
      </w:pPr>
      <w:r>
        <w:t>Economics of Scaling</w:t>
      </w:r>
      <w:r w:rsidR="00FE05D7">
        <w:t xml:space="preserve"> and Moore’s Law</w:t>
      </w:r>
    </w:p>
    <w:p w:rsidR="00FE05D7" w:rsidRDefault="00FE05D7" w:rsidP="003B6E10">
      <w:pPr>
        <w:pStyle w:val="Heading2"/>
      </w:pPr>
      <w:r>
        <w:t>Beyond-CMOS Materials and Devices</w:t>
      </w:r>
    </w:p>
    <w:p w:rsidR="00000977" w:rsidRPr="00000977" w:rsidRDefault="00000977" w:rsidP="003B6E10">
      <w:pPr>
        <w:pStyle w:val="Heading2"/>
      </w:pPr>
      <w:r>
        <w:t>Graphene as a Beyond-CMOS Material</w:t>
      </w:r>
    </w:p>
    <w:p w:rsidR="00BA00E5" w:rsidRPr="00BA00E5" w:rsidRDefault="00BA00E5" w:rsidP="003B6E10">
      <w:pPr>
        <w:pStyle w:val="Heading2"/>
      </w:pPr>
      <w:r>
        <w:t>Overview of Document</w:t>
      </w:r>
    </w:p>
    <w:p w:rsidR="00B66FD9" w:rsidRDefault="00B66FD9">
      <w:r>
        <w:br w:type="page"/>
      </w:r>
    </w:p>
    <w:p w:rsidR="00D64B58" w:rsidRDefault="00D64B58" w:rsidP="00213AA6">
      <w:pPr>
        <w:pStyle w:val="Heading1"/>
        <w:numPr>
          <w:ilvl w:val="0"/>
          <w:numId w:val="5"/>
        </w:numPr>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213AA6">
      <w:pPr>
        <w:pStyle w:val="Heading1"/>
        <w:numPr>
          <w:ilvl w:val="0"/>
          <w:numId w:val="5"/>
        </w:numPr>
      </w:pPr>
      <w:r>
        <w:lastRenderedPageBreak/>
        <w:t>The Electronic Properties of Graphene</w:t>
      </w:r>
    </w:p>
    <w:p w:rsidR="00000977" w:rsidRDefault="00000977" w:rsidP="003B6E10">
      <w:pPr>
        <w:pStyle w:val="Heading2"/>
      </w:pPr>
      <w:r>
        <w:t>Electronic Band Structure of Graphene</w:t>
      </w:r>
    </w:p>
    <w:p w:rsidR="00000977" w:rsidRDefault="00000977" w:rsidP="003B6E10">
      <w:pPr>
        <w:pStyle w:val="Heading2"/>
      </w:pPr>
      <w:r>
        <w:t>Klein-Tunneling and the Absence of Backscattering</w:t>
      </w:r>
    </w:p>
    <w:p w:rsidR="00D00DA9" w:rsidRPr="00D00DA9" w:rsidRDefault="00D00DA9" w:rsidP="003B6E10">
      <w:pPr>
        <w:pStyle w:val="Heading2"/>
      </w:pPr>
      <w:r>
        <w:t>The Role of the Substrate</w:t>
      </w:r>
    </w:p>
    <w:p w:rsidR="0034034B" w:rsidRDefault="0034034B" w:rsidP="003B6E10">
      <w:pPr>
        <w:pStyle w:val="Heading2"/>
      </w:pPr>
      <w:r>
        <w:t>Charge Transport in CVD Graphene</w:t>
      </w:r>
    </w:p>
    <w:p w:rsidR="008F62A8" w:rsidRPr="008F62A8" w:rsidRDefault="008F62A8" w:rsidP="003B6E10">
      <w:pPr>
        <w:pStyle w:val="Heading2"/>
      </w:pPr>
      <w:r>
        <w:t>Contact-Induced Doping</w:t>
      </w:r>
    </w:p>
    <w:p w:rsidR="0031648C" w:rsidRDefault="0031648C" w:rsidP="003B6E10">
      <w:pPr>
        <w:pStyle w:val="Heading2"/>
      </w:pPr>
      <w:r>
        <w:t>Characterization of Graphene</w:t>
      </w:r>
    </w:p>
    <w:p w:rsidR="0031648C" w:rsidRDefault="0031648C" w:rsidP="008C27E2">
      <w:pPr>
        <w:pStyle w:val="Heading3"/>
      </w:pPr>
      <w:r>
        <w:t>Raman Analysis</w:t>
      </w:r>
    </w:p>
    <w:p w:rsidR="0031648C" w:rsidRDefault="0031648C" w:rsidP="008C27E2">
      <w:pPr>
        <w:pStyle w:val="Heading3"/>
      </w:pPr>
      <w:r>
        <w:t>Constant Mobility Model</w:t>
      </w:r>
    </w:p>
    <w:p w:rsidR="00643C41" w:rsidRPr="00643C41" w:rsidRDefault="00D71693" w:rsidP="00643C41">
      <w:r>
        <w:t>Transport in CVD graphene at room temperature is diffusive</w:t>
      </w:r>
      <w:r w:rsidR="00643C41">
        <w:t xml:space="preserve"> that gives bias and back-gate independent number for each device.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 and 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 Although it is not the most accurate model, but it help when evaluating statistical data because it reports a single number per device, making statistical analysis and data reporting more consistent.</w:t>
      </w:r>
    </w:p>
    <w:p w:rsidR="00B66FD9" w:rsidRDefault="00B66FD9">
      <w:r>
        <w:br w:type="page"/>
      </w:r>
    </w:p>
    <w:p w:rsidR="00D64B58" w:rsidRDefault="00D64B58" w:rsidP="00213AA6">
      <w:pPr>
        <w:pStyle w:val="Heading1"/>
        <w:numPr>
          <w:ilvl w:val="0"/>
          <w:numId w:val="5"/>
        </w:numPr>
        <w:sectPr w:rsidR="00D64B58" w:rsidSect="00D60E7D">
          <w:pgSz w:w="12240" w:h="15840"/>
          <w:pgMar w:top="1440" w:right="1440" w:bottom="1440" w:left="1440" w:header="720" w:footer="720" w:gutter="0"/>
          <w:cols w:space="720"/>
          <w:titlePg/>
          <w:docGrid w:linePitch="326"/>
        </w:sectPr>
      </w:pPr>
    </w:p>
    <w:p w:rsidR="00B66FD9" w:rsidRDefault="00B66FD9" w:rsidP="00213AA6">
      <w:pPr>
        <w:pStyle w:val="Heading1"/>
        <w:numPr>
          <w:ilvl w:val="0"/>
          <w:numId w:val="5"/>
        </w:numPr>
      </w:pPr>
      <w:r>
        <w:lastRenderedPageBreak/>
        <w:t>All-Graphene Neuromorphic Computing Architectures</w:t>
      </w:r>
    </w:p>
    <w:p w:rsidR="00EB2546" w:rsidRDefault="00EB2546" w:rsidP="003B6E10">
      <w:pPr>
        <w:pStyle w:val="Heading2"/>
      </w:pPr>
      <w:r>
        <w:t>Cellular Neural Networks (CNNs)</w:t>
      </w:r>
    </w:p>
    <w:p w:rsidR="00EB2546" w:rsidRDefault="00EB2546" w:rsidP="003B6E10">
      <w:pPr>
        <w:pStyle w:val="Heading2"/>
      </w:pPr>
      <w:r>
        <w:t>All-Resistance CNNs</w:t>
      </w:r>
    </w:p>
    <w:p w:rsidR="00632C08" w:rsidRDefault="00632C08" w:rsidP="003B6E10">
      <w:pPr>
        <w:pStyle w:val="Heading2"/>
      </w:pPr>
      <w:r>
        <w:t>Graphene Neurons and Synapses</w:t>
      </w:r>
    </w:p>
    <w:p w:rsidR="00E46C40" w:rsidRDefault="00E46C40" w:rsidP="003B6E10">
      <w:pPr>
        <w:pStyle w:val="Heading2"/>
      </w:pPr>
      <w:r>
        <w:t>Measurement Results</w:t>
      </w:r>
    </w:p>
    <w:p w:rsidR="00E46C40" w:rsidRPr="00E46C40" w:rsidRDefault="00E46C40" w:rsidP="003B6E10">
      <w:pPr>
        <w:pStyle w:val="Heading2"/>
      </w:pPr>
      <w:r>
        <w:t>Conclus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213AA6">
      <w:pPr>
        <w:pStyle w:val="Heading1"/>
        <w:numPr>
          <w:ilvl w:val="0"/>
          <w:numId w:val="5"/>
        </w:numPr>
      </w:pPr>
      <w:r>
        <w:lastRenderedPageBreak/>
        <w:t>Graphene Low-Loss Diodes</w:t>
      </w:r>
    </w:p>
    <w:p w:rsidR="00E46C40" w:rsidRDefault="00E46C40" w:rsidP="003B6E10">
      <w:pPr>
        <w:pStyle w:val="Heading2"/>
      </w:pPr>
      <w:r>
        <w:t>Geometric Graphene Diodes</w:t>
      </w:r>
    </w:p>
    <w:p w:rsidR="00E46C40" w:rsidRDefault="00E46C40" w:rsidP="003B6E10">
      <w:pPr>
        <w:pStyle w:val="Heading2"/>
      </w:pPr>
      <w:r>
        <w:t>Oblique Incidence Diodes</w:t>
      </w:r>
    </w:p>
    <w:p w:rsidR="002D6C6B" w:rsidRDefault="00E46C40" w:rsidP="003B6E10">
      <w:pPr>
        <w:pStyle w:val="Heading2"/>
      </w:pPr>
      <w:r>
        <w:t>Performance Limitations</w:t>
      </w:r>
    </w:p>
    <w:p w:rsidR="00E46C40" w:rsidRDefault="002D6C6B" w:rsidP="008C27E2">
      <w:pPr>
        <w:pStyle w:val="Heading3"/>
      </w:pPr>
      <w:r>
        <w:t>Lead Resistance</w:t>
      </w:r>
    </w:p>
    <w:p w:rsidR="002D6C6B" w:rsidRPr="00E46C40" w:rsidRDefault="002D6C6B" w:rsidP="008C27E2">
      <w:pPr>
        <w:pStyle w:val="Heading3"/>
      </w:pPr>
      <w:r>
        <w:t>Momentum Distribution Smearing by Scattering</w:t>
      </w:r>
    </w:p>
    <w:p w:rsidR="00E46C40" w:rsidRDefault="00E46C40" w:rsidP="003B6E10">
      <w:pPr>
        <w:pStyle w:val="Heading2"/>
      </w:pPr>
      <w:r>
        <w:t>Measurement Results</w:t>
      </w:r>
    </w:p>
    <w:p w:rsidR="002D6C6B" w:rsidRPr="002D6C6B" w:rsidRDefault="002D6C6B" w:rsidP="003B6E10">
      <w:pPr>
        <w:pStyle w:val="Heading2"/>
      </w:pPr>
      <w:r>
        <w:t>Conclusion</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213AA6">
      <w:pPr>
        <w:pStyle w:val="Heading1"/>
        <w:numPr>
          <w:ilvl w:val="0"/>
          <w:numId w:val="5"/>
        </w:numPr>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417028">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1]", "plainTextFormattedCitation" : "[1]", "previouslyFormattedCitation" : "[1]" }, "properties" : { "noteIndex" : 0 }, "schema" : "https://github.com/citation-style-language/schema/raw/master/csl-citation.json" }</w:instrText>
      </w:r>
      <w:r w:rsidR="0057340A">
        <w:fldChar w:fldCharType="separate"/>
      </w:r>
      <w:r w:rsidR="0057340A" w:rsidRPr="0057340A">
        <w:rPr>
          <w:noProof/>
        </w:rPr>
        <w:t>[1]</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417028">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2]\u2013[4]", "plainTextFormattedCitation" : "[2]\u2013[4]", "previouslyFormattedCitation" : "[2]\u2013[4]" }, "properties" : { "noteIndex" : 0 }, "schema" : "https://github.com/citation-style-language/schema/raw/master/csl-citation.json" }</w:instrText>
      </w:r>
      <w:r w:rsidR="00417028">
        <w:fldChar w:fldCharType="separate"/>
      </w:r>
      <w:r w:rsidR="00417028" w:rsidRPr="00417028">
        <w:rPr>
          <w:noProof/>
        </w:rPr>
        <w:t>[2]–[4]</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B46E51">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5]\u2013[7]", "plainTextFormattedCitation" : "[5]\u2013[7]", "previouslyFormattedCitation" : "[5]\u2013[7]" }, "properties" : { "noteIndex" : 0 }, "schema" : "https://github.com/citation-style-language/schema/raw/master/csl-citation.json" }</w:instrText>
      </w:r>
      <w:r w:rsidR="00FB5998">
        <w:fldChar w:fldCharType="separate"/>
      </w:r>
      <w:r w:rsidR="00FB5998" w:rsidRPr="00FB5998">
        <w:rPr>
          <w:noProof/>
        </w:rPr>
        <w:t>[5]–[7]</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B46E51">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8]\u2013[10]", "plainTextFormattedCitation" : "[8]\u2013[10]", "previouslyFormattedCitation" : "[8]\u2013[10]" }, "properties" : { "noteIndex" : 0 }, "schema" : "https://github.com/citation-style-language/schema/raw/master/csl-citation.json" }</w:instrText>
      </w:r>
      <w:r w:rsidR="00417028">
        <w:fldChar w:fldCharType="separate"/>
      </w:r>
      <w:r w:rsidR="00FB5998" w:rsidRPr="00FB5998">
        <w:rPr>
          <w:noProof/>
        </w:rPr>
        <w:t>[8]–[10]</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B46E51">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11]\u2013[17]", "plainTextFormattedCitation" : "[11]\u2013[17]", "previouslyFormattedCitation" : "[11]\u2013[17]" }, "properties" : { "noteIndex" : 0 }, "schema" : "https://github.com/citation-style-language/schema/raw/master/csl-citation.json" }</w:instrText>
      </w:r>
      <w:r w:rsidR="00BB09BB">
        <w:fldChar w:fldCharType="separate"/>
      </w:r>
      <w:r w:rsidR="00FB5998" w:rsidRPr="00FB5998">
        <w:rPr>
          <w:noProof/>
        </w:rPr>
        <w:t>[11]–[17]</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We start by developing an analytical model for the coupling resistance between two graphene ribbons separated by a dielectric, highlighting the impact of different fabrication non</w:t>
      </w:r>
      <w:r w:rsidR="00FC3DBF">
        <w:t>-</w:t>
      </w:r>
      <w:r w:rsidR="0032739E">
        <w:t xml:space="preserve">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3B6E10">
      <w:pPr>
        <w:pStyle w:val="Heading2"/>
      </w:pPr>
      <w:r>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as shown in</w:t>
      </w:r>
      <w:r w:rsidR="007F279E">
        <w:t xml:space="preserve"> </w:t>
      </w:r>
      <w:r w:rsidR="007F279E">
        <w:fldChar w:fldCharType="begin"/>
      </w:r>
      <w:r w:rsidR="007F279E">
        <w:instrText xml:space="preserve"> REF _Ref489873128 \h </w:instrText>
      </w:r>
      <w:r w:rsidR="007F279E">
        <w:fldChar w:fldCharType="separate"/>
      </w:r>
      <w:r w:rsidR="007F279E">
        <w:t xml:space="preserve">Figure </w:t>
      </w:r>
      <w:r w:rsidR="007F279E">
        <w:rPr>
          <w:noProof/>
          <w:cs/>
        </w:rPr>
        <w:t>‎</w:t>
      </w:r>
      <w:r w:rsidR="007F279E">
        <w:rPr>
          <w:noProof/>
        </w:rPr>
        <w:t>5</w:t>
      </w:r>
      <w:r w:rsidR="007F279E">
        <w:t>.</w:t>
      </w:r>
      <w:r w:rsidR="007F279E">
        <w:rPr>
          <w:noProof/>
        </w:rPr>
        <w:t>1</w:t>
      </w:r>
      <w:r w:rsidR="007F279E">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two graphen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rsidR="007F279E">
        <w:t xml:space="preserve">Figure </w:t>
      </w:r>
      <w:r w:rsidR="007F279E">
        <w:rPr>
          <w:noProof/>
          <w:cs/>
        </w:rPr>
        <w:t>‎</w:t>
      </w:r>
      <w:r w:rsidR="007F279E">
        <w:rPr>
          <w:noProof/>
        </w:rPr>
        <w:t>5</w:t>
      </w:r>
      <w:r w:rsidR="007F279E">
        <w:t>.</w:t>
      </w:r>
      <w:r w:rsidR="007F279E">
        <w:rPr>
          <w:noProof/>
        </w:rPr>
        <w:t>2</w:t>
      </w:r>
      <w:r>
        <w:fldChar w:fldCharType="end"/>
      </w:r>
      <w:r>
        <w:t>.</w:t>
      </w:r>
      <w:r w:rsidR="003D0567">
        <w:t xml:space="preserve"> </w:t>
      </w:r>
      <w:r w:rsidR="005A77AB">
        <w:t>The lack of states in the dielectric energy gap translates to decaying wavefunctions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lastRenderedPageBreak/>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2F690F">
      <w:pPr>
        <w:pStyle w:val="Caption"/>
      </w:pPr>
      <w:bookmarkStart w:id="0" w:name="_Ref489873128"/>
      <w:r>
        <w:t xml:space="preserve">Figure </w:t>
      </w:r>
      <w:r w:rsidR="005426B4">
        <w:fldChar w:fldCharType="begin"/>
      </w:r>
      <w:r w:rsidR="005426B4">
        <w:instrText xml:space="preserve"> STYLEREF 1 \s </w:instrText>
      </w:r>
      <w:r w:rsidR="005426B4">
        <w:fldChar w:fldCharType="separate"/>
      </w:r>
      <w:r w:rsidR="005426B4">
        <w:rPr>
          <w:noProof/>
          <w:cs/>
        </w:rPr>
        <w:t>‎</w:t>
      </w:r>
      <w:r w:rsidR="005426B4">
        <w:rPr>
          <w:noProof/>
        </w:rPr>
        <w:t>5</w:t>
      </w:r>
      <w:r w:rsidR="005426B4">
        <w:fldChar w:fldCharType="end"/>
      </w:r>
      <w:r w:rsidR="005426B4">
        <w:t>.</w:t>
      </w:r>
      <w:r w:rsidR="005426B4">
        <w:fldChar w:fldCharType="begin"/>
      </w:r>
      <w:r w:rsidR="005426B4">
        <w:instrText xml:space="preserve"> SEQ Figure \* ARABIC \s 1 </w:instrText>
      </w:r>
      <w:r w:rsidR="005426B4">
        <w:fldChar w:fldCharType="separate"/>
      </w:r>
      <w:r w:rsidR="005426B4">
        <w:rPr>
          <w:noProof/>
        </w:rPr>
        <w:t>1</w:t>
      </w:r>
      <w:r w:rsidR="005426B4">
        <w:fldChar w:fldCharType="end"/>
      </w:r>
      <w:bookmarkEnd w:id="0"/>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8], [19]", "plainTextFormattedCitation" : "[18], [19]", "previouslyFormattedCitation" : "[18], [19]" }, "properties" : { "noteIndex" : 0 }, "schema" : "https://github.com/citation-style-language/schema/raw/master/csl-citation.json" }</w:instrText>
      </w:r>
      <w:r>
        <w:fldChar w:fldCharType="separate"/>
      </w:r>
      <w:r w:rsidRPr="00B46E51">
        <w:rPr>
          <w:noProof/>
        </w:rPr>
        <w:t>[18], [19]</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rsidR="008229CB">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8], [19]", "plainTextFormattedCitation" : "[18], [19]", "previouslyFormattedCitation" : "[18], [19]" }, "properties" : { "noteIndex" : 0 }, "schema" : "https://github.com/citation-style-language/schema/raw/master/csl-citation.json" }</w:instrText>
      </w:r>
      <w:r>
        <w:fldChar w:fldCharType="separate"/>
      </w:r>
      <w:r w:rsidRPr="00B46E51">
        <w:rPr>
          <w:noProof/>
        </w:rPr>
        <w:t>[18], [19]</w:t>
      </w:r>
      <w:r>
        <w:fldChar w:fldCharType="end"/>
      </w:r>
      <w:r>
        <w:t xml:space="preserve"> slightly, but follows it</w:t>
      </w:r>
      <w:r w:rsidR="006319F3">
        <w:t>s</w:t>
      </w:r>
      <w:r>
        <w:t xml:space="preserve"> essence otherwise. </w:t>
      </w:r>
      <w:r w:rsidR="00B24515">
        <w:t xml:space="preserve">We defer the estimation of the tunneling resistance to Section </w:t>
      </w:r>
      <w:r w:rsidR="00496FBE">
        <w:fldChar w:fldCharType="begin"/>
      </w:r>
      <w:r w:rsidR="00496FBE">
        <w:instrText xml:space="preserve"> REF _Ref489975368 \r \h </w:instrText>
      </w:r>
      <w:r w:rsidR="00496FBE">
        <w:fldChar w:fldCharType="separate"/>
      </w:r>
      <w:r w:rsidR="00496FBE">
        <w:rPr>
          <w:cs/>
        </w:rPr>
        <w:t>‎</w:t>
      </w:r>
      <w:r w:rsidR="00496FBE">
        <w:t>5.3</w:t>
      </w:r>
      <w:r w:rsidR="00496FBE">
        <w:fldChar w:fldCharType="end"/>
      </w:r>
      <w:r w:rsidR="00B24515">
        <w:t>, but stress on the fact that it is a tunneling resistance</w:t>
      </w:r>
      <w:r w:rsidR="0063148E">
        <w:t xml:space="preserve"> whose value is very large compared to the ribbons’ resistance</w:t>
      </w:r>
      <w:r w:rsidR="00B24515">
        <w:t xml:space="preserve">; its value is limited by how </w:t>
      </w:r>
      <w:r w:rsidR="0063148E">
        <w:t>close</w:t>
      </w:r>
      <w:r w:rsidR="00B24515">
        <w:t xml:space="preserve">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12"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2F690F">
      <w:pPr>
        <w:pStyle w:val="Caption"/>
      </w:pPr>
      <w:bookmarkStart w:id="1" w:name="_Ref489371196"/>
      <w:r>
        <w:t xml:space="preserve">Figure </w:t>
      </w:r>
      <w:r w:rsidR="005426B4">
        <w:fldChar w:fldCharType="begin"/>
      </w:r>
      <w:r w:rsidR="005426B4">
        <w:instrText xml:space="preserve"> STYLEREF 1 \s </w:instrText>
      </w:r>
      <w:r w:rsidR="005426B4">
        <w:fldChar w:fldCharType="separate"/>
      </w:r>
      <w:r w:rsidR="005426B4">
        <w:rPr>
          <w:noProof/>
          <w:cs/>
        </w:rPr>
        <w:t>‎</w:t>
      </w:r>
      <w:r w:rsidR="005426B4">
        <w:rPr>
          <w:noProof/>
        </w:rPr>
        <w:t>5</w:t>
      </w:r>
      <w:r w:rsidR="005426B4">
        <w:fldChar w:fldCharType="end"/>
      </w:r>
      <w:r w:rsidR="005426B4">
        <w:t>.</w:t>
      </w:r>
      <w:r w:rsidR="005426B4">
        <w:fldChar w:fldCharType="begin"/>
      </w:r>
      <w:r w:rsidR="005426B4">
        <w:instrText xml:space="preserve"> SEQ Figure \* ARABIC \s 1 </w:instrText>
      </w:r>
      <w:r w:rsidR="005426B4">
        <w:fldChar w:fldCharType="separate"/>
      </w:r>
      <w:r w:rsidR="005426B4">
        <w:rPr>
          <w:noProof/>
        </w:rPr>
        <w:t>2</w:t>
      </w:r>
      <w:r w:rsidR="005426B4">
        <w:fldChar w:fldCharType="end"/>
      </w:r>
      <w:bookmarkEnd w:id="1"/>
      <w:r>
        <w:t xml:space="preserve"> Cross Section of the graphene coupler with the bottom oxide only shown for clarity. The electronic energy dispersion relation for each region is shown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lastRenderedPageBreak/>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7F279E">
        <w:t xml:space="preserve">Figure </w:t>
      </w:r>
      <w:r w:rsidR="007F279E">
        <w:rPr>
          <w:noProof/>
          <w:cs/>
        </w:rPr>
        <w:t>‎</w:t>
      </w:r>
      <w:r w:rsidR="007F279E">
        <w:rPr>
          <w:noProof/>
        </w:rPr>
        <w:t>5</w:t>
      </w:r>
      <w:r w:rsidR="007F279E">
        <w:t>.</w:t>
      </w:r>
      <w:r w:rsidR="007F279E">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2F690F">
      <w:pPr>
        <w:pStyle w:val="Caption"/>
      </w:pPr>
      <w:bookmarkStart w:id="2" w:name="_Ref489421109"/>
      <w:r>
        <w:t xml:space="preserve">Figure </w:t>
      </w:r>
      <w:r w:rsidR="005426B4">
        <w:fldChar w:fldCharType="begin"/>
      </w:r>
      <w:r w:rsidR="005426B4">
        <w:instrText xml:space="preserve"> STYLEREF 1 \s </w:instrText>
      </w:r>
      <w:r w:rsidR="005426B4">
        <w:fldChar w:fldCharType="separate"/>
      </w:r>
      <w:r w:rsidR="005426B4">
        <w:rPr>
          <w:noProof/>
          <w:cs/>
        </w:rPr>
        <w:t>‎</w:t>
      </w:r>
      <w:r w:rsidR="005426B4">
        <w:rPr>
          <w:noProof/>
        </w:rPr>
        <w:t>5</w:t>
      </w:r>
      <w:r w:rsidR="005426B4">
        <w:fldChar w:fldCharType="end"/>
      </w:r>
      <w:r w:rsidR="005426B4">
        <w:t>.</w:t>
      </w:r>
      <w:r w:rsidR="005426B4">
        <w:fldChar w:fldCharType="begin"/>
      </w:r>
      <w:r w:rsidR="005426B4">
        <w:instrText xml:space="preserve"> SEQ Figure \* ARABIC \s 1 </w:instrText>
      </w:r>
      <w:r w:rsidR="005426B4">
        <w:fldChar w:fldCharType="separate"/>
      </w:r>
      <w:r w:rsidR="005426B4">
        <w:rPr>
          <w:noProof/>
        </w:rPr>
        <w:t>3</w:t>
      </w:r>
      <w:r w:rsidR="005426B4">
        <w:fldChar w:fldCharType="end"/>
      </w:r>
      <w:bookmarkEnd w:id="2"/>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r w:rsidR="00142BC6">
        <w:t xml:space="preserve"> </w:t>
      </w:r>
    </w:p>
    <w:p w:rsidR="0028320A" w:rsidRDefault="00EF3B9E" w:rsidP="003D69D9">
      <w:r>
        <w:t xml:space="preserve">The coupling coefficient between the current in the two ribbons is defined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3055D0"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7531F9" w:rsidRDefault="007531F9" w:rsidP="006067CF">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w:t>
            </w:r>
            <w:r w:rsidR="00FB52BB">
              <w:rPr>
                <w:noProof/>
              </w:rPr>
              <w:fldChar w:fldCharType="end"/>
            </w:r>
            <w:r>
              <w:t>)</w:t>
            </w:r>
          </w:p>
        </w:tc>
      </w:tr>
    </w:tbl>
    <w:p w:rsidR="000C3860" w:rsidRDefault="009B3CAC" w:rsidP="00CA15D8">
      <w:pPr>
        <w:rPr>
          <w:rFonts w:eastAsiaTheme="minorEastAsia"/>
        </w:rPr>
      </w:pPr>
      <w:r>
        <w:rPr>
          <w:rFonts w:eastAsiaTheme="minorEastAsia"/>
        </w:rPr>
        <w:t xml:space="preserve">A detailed analysis of the electrical model </w:t>
      </w:r>
      <w:r w:rsidR="00853D4D">
        <w:rPr>
          <w:rFonts w:eastAsiaTheme="minorEastAsia"/>
        </w:rPr>
        <w:t xml:space="preserve">and a derivation of the coupling coefficient </w:t>
      </w:r>
      <w:r>
        <w:rPr>
          <w:rFonts w:eastAsiaTheme="minorEastAsia"/>
        </w:rPr>
        <w:t xml:space="preserve">is provided in </w:t>
      </w:r>
      <w:r w:rsidR="00665DAB">
        <w:rPr>
          <w:rFonts w:eastAsiaTheme="minorEastAsia"/>
        </w:rPr>
        <w:fldChar w:fldCharType="begin"/>
      </w:r>
      <w:r w:rsidR="00665DAB">
        <w:rPr>
          <w:rFonts w:eastAsiaTheme="minorEastAsia"/>
        </w:rPr>
        <w:instrText xml:space="preserve"> REF _Ref489460016 \r \h </w:instrText>
      </w:r>
      <w:r w:rsidR="00665DAB">
        <w:rPr>
          <w:rFonts w:eastAsiaTheme="minorEastAsia"/>
        </w:rPr>
      </w:r>
      <w:r w:rsidR="00665DAB">
        <w:rPr>
          <w:rFonts w:eastAsiaTheme="minorEastAsia"/>
        </w:rPr>
        <w:fldChar w:fldCharType="separate"/>
      </w:r>
      <w:r w:rsidR="007F279E">
        <w:rPr>
          <w:rFonts w:eastAsiaTheme="minorEastAsia"/>
          <w:cs/>
        </w:rPr>
        <w:t>‎</w:t>
      </w:r>
      <w:r w:rsidR="007F279E">
        <w:rPr>
          <w:rFonts w:eastAsiaTheme="minorEastAsia"/>
        </w:rPr>
        <w:t>Appendix E</w:t>
      </w:r>
      <w:r w:rsidR="00665DAB">
        <w:rPr>
          <w:rFonts w:eastAsiaTheme="minorEastAsia"/>
        </w:rPr>
        <w:fldChar w:fldCharType="end"/>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is </w:t>
      </w:r>
      <w:r w:rsidR="00A571BC">
        <w:rPr>
          <w:rFonts w:eastAsiaTheme="minorEastAsia"/>
        </w:rPr>
        <w:t>expected due to the passive nature of the device that does not provide any buffering</w:t>
      </w:r>
      <w:r w:rsidR="00A046BC">
        <w:rPr>
          <w:rFonts w:eastAsiaTheme="minorEastAsia"/>
        </w:rPr>
        <w:t>.</w:t>
      </w:r>
      <w:r w:rsidR="00A571BC">
        <w:rPr>
          <w:rFonts w:eastAsiaTheme="minorEastAsia"/>
        </w:rPr>
        <w:t xml:space="preserve"> </w:t>
      </w:r>
      <w:r w:rsidR="00CA15D8">
        <w:rPr>
          <w:rFonts w:eastAsiaTheme="minorEastAsia"/>
        </w:rPr>
        <w:t xml:space="preserve">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sidR="00CA15D8">
        <w:rPr>
          <w:rFonts w:eastAsiaTheme="minorEastAsia"/>
        </w:rPr>
        <w:t xml:space="preserve">. A more general analysis can be found in </w:t>
      </w:r>
      <w:r w:rsidR="00CA15D8">
        <w:rPr>
          <w:rFonts w:eastAsiaTheme="minorEastAsia"/>
        </w:rPr>
        <w:fldChar w:fldCharType="begin"/>
      </w:r>
      <w:r w:rsidR="00CA15D8">
        <w:rPr>
          <w:rFonts w:eastAsiaTheme="minorEastAsia"/>
        </w:rPr>
        <w:instrText xml:space="preserve"> REF _Ref489460016 \r \h </w:instrText>
      </w:r>
      <w:r w:rsidR="00CA15D8">
        <w:rPr>
          <w:rFonts w:eastAsiaTheme="minorEastAsia"/>
        </w:rPr>
      </w:r>
      <w:r w:rsidR="00CA15D8">
        <w:rPr>
          <w:rFonts w:eastAsiaTheme="minorEastAsia"/>
        </w:rPr>
        <w:fldChar w:fldCharType="separate"/>
      </w:r>
      <w:r w:rsidR="007F279E">
        <w:rPr>
          <w:rFonts w:eastAsiaTheme="minorEastAsia"/>
          <w:cs/>
        </w:rPr>
        <w:t>‎</w:t>
      </w:r>
      <w:r w:rsidR="007F279E">
        <w:rPr>
          <w:rFonts w:eastAsiaTheme="minorEastAsia"/>
        </w:rPr>
        <w:t>Appendix E</w:t>
      </w:r>
      <w:r w:rsidR="00CA15D8">
        <w:rPr>
          <w:rFonts w:eastAsiaTheme="minorEastAsia"/>
        </w:rPr>
        <w:fldChar w:fldCharType="end"/>
      </w:r>
      <w:r w:rsidR="00CA15D8">
        <w:rPr>
          <w:rFonts w:eastAsiaTheme="minorEastAsia"/>
        </w:rPr>
        <w:t>.</w:t>
      </w:r>
    </w:p>
    <w:p w:rsidR="000F50BA" w:rsidRDefault="000F50BA" w:rsidP="00CA15D8">
      <w:pPr>
        <w:rPr>
          <w:rFonts w:eastAsiaTheme="minorEastAsia"/>
        </w:rPr>
      </w:pPr>
      <w:r>
        <w:rPr>
          <w:rFonts w:eastAsiaTheme="minorEastAsia"/>
        </w:rPr>
        <w:t xml:space="preserve">Under the matching load condition, we can approximate the current distribution in each branch of the coupler </w:t>
      </w:r>
      <w:r w:rsidR="00AF37C1">
        <w:rPr>
          <w:rFonts w:eastAsiaTheme="minorEastAsia"/>
        </w:rPr>
        <w:t>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A15D8" w:rsidTr="008229CB">
        <w:tc>
          <w:tcPr>
            <w:tcW w:w="544" w:type="pct"/>
            <w:vAlign w:val="center"/>
          </w:tcPr>
          <w:p w:rsidR="00CA15D8" w:rsidRDefault="00CA15D8" w:rsidP="008229CB">
            <w:pPr>
              <w:ind w:firstLine="0"/>
              <w:jc w:val="center"/>
              <w:rPr>
                <w:rFonts w:eastAsiaTheme="minorEastAsia"/>
              </w:rPr>
            </w:pPr>
            <w:bookmarkStart w:id="3" w:name="_Ref489419767"/>
          </w:p>
        </w:tc>
        <w:tc>
          <w:tcPr>
            <w:tcW w:w="3856" w:type="pct"/>
            <w:vAlign w:val="center"/>
          </w:tcPr>
          <w:p w:rsidR="00CA15D8" w:rsidRPr="00583390" w:rsidRDefault="003055D0"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CA15D8" w:rsidRDefault="003055D0"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CA15D8" w:rsidRDefault="00CA15D8" w:rsidP="008229CB">
            <w:pPr>
              <w:ind w:firstLine="0"/>
              <w:jc w:val="right"/>
              <w:rPr>
                <w:rFonts w:eastAsiaTheme="minorEastAsia"/>
              </w:rPr>
            </w:pPr>
            <w:bookmarkStart w:id="4" w:name="_Ref489713235"/>
            <w:r>
              <w:lastRenderedPageBreak/>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2</w:t>
            </w:r>
            <w:r w:rsidR="00FB52BB">
              <w:rPr>
                <w:noProof/>
              </w:rPr>
              <w:fldChar w:fldCharType="end"/>
            </w:r>
            <w:r>
              <w:t>)</w:t>
            </w:r>
            <w:bookmarkEnd w:id="4"/>
          </w:p>
        </w:tc>
      </w:tr>
    </w:tbl>
    <w:p w:rsidR="00015C36" w:rsidRDefault="00AF37C1" w:rsidP="00AF37C1">
      <w:r>
        <w:t xml:space="preserve">W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bookmarkEnd w:id="3"/>
    <w:p w:rsidR="004D425E" w:rsidRDefault="004D425E" w:rsidP="003B6E10">
      <w:pPr>
        <w:pStyle w:val="Heading2"/>
      </w:pPr>
      <w:r>
        <w:t xml:space="preserve">Dependence Current Coupling Coefficient on Coupling </w:t>
      </w:r>
      <w:r w:rsidR="006B65CA">
        <w:t>Distance</w:t>
      </w:r>
    </w:p>
    <w:p w:rsidR="000F68F5" w:rsidRDefault="000F68F5" w:rsidP="000F68F5">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3055D0"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5" w:name="_Ref489713041"/>
            <w:r>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3</w:t>
            </w:r>
            <w:r w:rsidR="00FB52BB">
              <w:rPr>
                <w:noProof/>
              </w:rPr>
              <w:fldChar w:fldCharType="end"/>
            </w:r>
            <w:r>
              <w:t>)</w:t>
            </w:r>
            <w:bookmarkEnd w:id="5"/>
          </w:p>
        </w:tc>
      </w:tr>
    </w:tbl>
    <w:p w:rsidR="000F68F5" w:rsidRDefault="000F68F5" w:rsidP="000F68F5">
      <w:r>
        <w:t xml:space="preserve">In the limiting case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7F279E">
        <w:t>(</w:t>
      </w:r>
      <w:r w:rsidR="007F279E">
        <w:rPr>
          <w:noProof/>
          <w:cs/>
        </w:rPr>
        <w:t>‎</w:t>
      </w:r>
      <w:r w:rsidR="007F279E">
        <w:rPr>
          <w:noProof/>
        </w:rPr>
        <w:t>5</w:t>
      </w:r>
      <w:r w:rsidR="007F279E">
        <w:t>.</w:t>
      </w:r>
      <w:r w:rsidR="007F279E">
        <w:rPr>
          <w:noProof/>
        </w:rPr>
        <w:t>3</w:t>
      </w:r>
      <w:r w:rsidR="007F279E">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3055D0" w:rsidP="008229C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6" w:name="_Ref489713141"/>
            <w:r>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4</w:t>
            </w:r>
            <w:r w:rsidR="00FB52BB">
              <w:rPr>
                <w:noProof/>
              </w:rPr>
              <w:fldChar w:fldCharType="end"/>
            </w:r>
            <w:r>
              <w:t>)</w:t>
            </w:r>
            <w:bookmarkEnd w:id="6"/>
          </w:p>
        </w:tc>
      </w:tr>
    </w:tbl>
    <w:p w:rsidR="000F68F5" w:rsidRDefault="000F68F5" w:rsidP="00FD0F31">
      <w:r>
        <w:t xml:space="preserve">Equations </w:t>
      </w:r>
      <w:r>
        <w:fldChar w:fldCharType="begin"/>
      </w:r>
      <w:r>
        <w:instrText xml:space="preserve"> REF _Ref489713235 \h </w:instrText>
      </w:r>
      <w:r>
        <w:fldChar w:fldCharType="separate"/>
      </w:r>
      <w:r w:rsidR="007F279E">
        <w:t>(</w:t>
      </w:r>
      <w:r w:rsidR="007F279E">
        <w:rPr>
          <w:noProof/>
          <w:cs/>
        </w:rPr>
        <w:t>‎</w:t>
      </w:r>
      <w:r w:rsidR="007F279E">
        <w:rPr>
          <w:noProof/>
        </w:rPr>
        <w:t>5</w:t>
      </w:r>
      <w:r w:rsidR="007F279E">
        <w:t>.</w:t>
      </w:r>
      <w:r w:rsidR="007F279E">
        <w:rPr>
          <w:noProof/>
        </w:rPr>
        <w:t>2</w:t>
      </w:r>
      <w:r w:rsidR="007F279E">
        <w:t>)</w:t>
      </w:r>
      <w:r>
        <w:fldChar w:fldCharType="end"/>
      </w:r>
      <w:r w:rsidR="00FD0F31">
        <w:t xml:space="preserve">, </w:t>
      </w:r>
      <w:r w:rsidR="00FD0F31">
        <w:fldChar w:fldCharType="begin"/>
      </w:r>
      <w:r w:rsidR="00FD0F31">
        <w:instrText xml:space="preserve"> REF _Ref489713041 \h </w:instrText>
      </w:r>
      <w:r w:rsidR="00FD0F31">
        <w:fldChar w:fldCharType="separate"/>
      </w:r>
      <w:r w:rsidR="007F279E">
        <w:t>(</w:t>
      </w:r>
      <w:r w:rsidR="007F279E">
        <w:rPr>
          <w:noProof/>
          <w:cs/>
        </w:rPr>
        <w:t>‎</w:t>
      </w:r>
      <w:r w:rsidR="007F279E">
        <w:rPr>
          <w:noProof/>
        </w:rPr>
        <w:t>5</w:t>
      </w:r>
      <w:r w:rsidR="007F279E">
        <w:t>.</w:t>
      </w:r>
      <w:r w:rsidR="007F279E">
        <w:rPr>
          <w:noProof/>
        </w:rPr>
        <w:t>3</w:t>
      </w:r>
      <w:r w:rsidR="007F279E">
        <w:t>)</w:t>
      </w:r>
      <w:r w:rsidR="00FD0F31">
        <w:fldChar w:fldCharType="end"/>
      </w:r>
      <w:r w:rsidR="00FD0F31">
        <w:t xml:space="preserve"> and </w:t>
      </w:r>
      <w:r>
        <w:fldChar w:fldCharType="begin"/>
      </w:r>
      <w:r>
        <w:instrText xml:space="preserve"> REF _Ref489713141 \h </w:instrText>
      </w:r>
      <w:r>
        <w:fldChar w:fldCharType="separate"/>
      </w:r>
      <w:r w:rsidR="007F279E">
        <w:t>(</w:t>
      </w:r>
      <w:r w:rsidR="007F279E">
        <w:rPr>
          <w:noProof/>
          <w:cs/>
        </w:rPr>
        <w:t>‎</w:t>
      </w:r>
      <w:r w:rsidR="007F279E">
        <w:rPr>
          <w:noProof/>
        </w:rPr>
        <w:t>5</w:t>
      </w:r>
      <w:r w:rsidR="007F279E">
        <w:t>.</w:t>
      </w:r>
      <w:r w:rsidR="007F279E">
        <w:rPr>
          <w:noProof/>
        </w:rPr>
        <w:t>4</w:t>
      </w:r>
      <w:r w:rsidR="007F279E">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w:t>
      </w:r>
      <w:r w:rsidR="00801CAE">
        <w:t>, the coupling coefficient does not show any periodicity on the coupling coefficient</w:t>
      </w:r>
      <w:r w:rsidR="00AF37C1">
        <w: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776D3F">
        <w:t>, which is a function of the ratio between the coupling and branches conductance.</w:t>
      </w:r>
    </w:p>
    <w:p w:rsidR="00542EEF" w:rsidRDefault="00542EEF" w:rsidP="003910AB">
      <w:r>
        <w:t xml:space="preserve">An example of </w:t>
      </w:r>
      <w:r w:rsidR="00697B88">
        <w:t>the spatial variation of the current coupling coefficient and the voltage across the branches</w:t>
      </w:r>
      <w:r w:rsidR="0016240D">
        <w:t xml:space="preserve"> of a balanced coupler if shown in </w:t>
      </w:r>
      <w:r w:rsidR="0016240D">
        <w:fldChar w:fldCharType="begin"/>
      </w:r>
      <w:r w:rsidR="0016240D">
        <w:instrText xml:space="preserve"> REF _Ref489828137 \h </w:instrText>
      </w:r>
      <w:r w:rsidR="0016240D">
        <w:fldChar w:fldCharType="separate"/>
      </w:r>
      <w:r w:rsidR="007F279E">
        <w:t xml:space="preserve">Figure </w:t>
      </w:r>
      <w:r w:rsidR="007F279E">
        <w:rPr>
          <w:noProof/>
          <w:cs/>
        </w:rPr>
        <w:t>‎</w:t>
      </w:r>
      <w:r w:rsidR="007F279E">
        <w:rPr>
          <w:noProof/>
        </w:rPr>
        <w:t>5</w:t>
      </w:r>
      <w:r w:rsidR="007F279E">
        <w:t>.</w:t>
      </w:r>
      <w:r w:rsidR="007F279E">
        <w:rPr>
          <w:noProof/>
        </w:rPr>
        <w:t>6</w:t>
      </w:r>
      <w:r w:rsidR="0016240D">
        <w:fldChar w:fldCharType="end"/>
      </w:r>
      <w:r w:rsidR="003910AB">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697B88" w:rsidTr="00697B88">
        <w:tc>
          <w:tcPr>
            <w:tcW w:w="4675" w:type="dxa"/>
            <w:vAlign w:val="center"/>
          </w:tcPr>
          <w:p w:rsidR="00697B88" w:rsidRDefault="00697B88" w:rsidP="00697B88">
            <w:pPr>
              <w:ind w:firstLine="0"/>
              <w:jc w:val="center"/>
            </w:pPr>
            <w:r>
              <w:rPr>
                <w:noProof/>
              </w:rPr>
              <w:drawing>
                <wp:inline distT="0" distB="0" distL="0" distR="0" wp14:anchorId="09FE50A8" wp14:editId="7C68E59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14"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697B88">
            <w:pPr>
              <w:ind w:firstLine="0"/>
              <w:jc w:val="center"/>
            </w:pPr>
            <w:r>
              <w:t>(a)</w:t>
            </w:r>
          </w:p>
        </w:tc>
        <w:tc>
          <w:tcPr>
            <w:tcW w:w="4675" w:type="dxa"/>
            <w:vAlign w:val="center"/>
          </w:tcPr>
          <w:p w:rsidR="00697B88" w:rsidRDefault="00697B88" w:rsidP="00697B88">
            <w:pPr>
              <w:ind w:firstLine="0"/>
              <w:jc w:val="center"/>
            </w:pPr>
            <w:r>
              <w:rPr>
                <w:noProof/>
              </w:rPr>
              <w:drawing>
                <wp:inline distT="0" distB="0" distL="0" distR="0" wp14:anchorId="5F3BCFC7" wp14:editId="149EF8E9">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5"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2B6F2F">
            <w:pPr>
              <w:keepNext/>
              <w:ind w:firstLine="0"/>
              <w:jc w:val="center"/>
            </w:pPr>
            <w:r>
              <w:t>(b)</w:t>
            </w:r>
          </w:p>
        </w:tc>
      </w:tr>
    </w:tbl>
    <w:p w:rsidR="00697B88" w:rsidRDefault="002B6F2F" w:rsidP="002B6F2F">
      <w:pPr>
        <w:pStyle w:val="Caption"/>
      </w:pPr>
      <w:r>
        <w:lastRenderedPageBreak/>
        <w:t xml:space="preserve">Figure </w:t>
      </w:r>
      <w:r w:rsidR="005426B4">
        <w:fldChar w:fldCharType="begin"/>
      </w:r>
      <w:r w:rsidR="005426B4">
        <w:instrText xml:space="preserve"> STYLEREF 1 \s </w:instrText>
      </w:r>
      <w:r w:rsidR="005426B4">
        <w:fldChar w:fldCharType="separate"/>
      </w:r>
      <w:r w:rsidR="005426B4">
        <w:rPr>
          <w:noProof/>
          <w:cs/>
        </w:rPr>
        <w:t>‎</w:t>
      </w:r>
      <w:r w:rsidR="005426B4">
        <w:rPr>
          <w:noProof/>
        </w:rPr>
        <w:t>5</w:t>
      </w:r>
      <w:r w:rsidR="005426B4">
        <w:fldChar w:fldCharType="end"/>
      </w:r>
      <w:r w:rsidR="005426B4">
        <w:t>.</w:t>
      </w:r>
      <w:r w:rsidR="005426B4">
        <w:fldChar w:fldCharType="begin"/>
      </w:r>
      <w:r w:rsidR="005426B4">
        <w:instrText xml:space="preserve"> SEQ Figure \* ARABIC \s 1 </w:instrText>
      </w:r>
      <w:r w:rsidR="005426B4">
        <w:fldChar w:fldCharType="separate"/>
      </w:r>
      <w:r w:rsidR="005426B4">
        <w:rPr>
          <w:noProof/>
        </w:rPr>
        <w:t>4</w:t>
      </w:r>
      <w:r w:rsidR="005426B4">
        <w:fldChar w:fldCharType="end"/>
      </w:r>
      <w:r>
        <w:t xml:space="preserve"> (a) Spatial variation of the current and (b) Spatial variation of the voltage across a balanced coupler. The simulations were performed using SPICE over a discretized model comprised of 1000 sections.</w:t>
      </w:r>
    </w:p>
    <w:p w:rsidR="005012EA" w:rsidRDefault="005012EA" w:rsidP="003B6E10">
      <w:pPr>
        <w:pStyle w:val="Heading2"/>
      </w:pPr>
      <w:bookmarkStart w:id="7" w:name="_Ref489975368"/>
      <w:r>
        <w:t>Estimation of the tunneling resistance</w:t>
      </w:r>
      <w:bookmarkEnd w:id="7"/>
    </w:p>
    <w:p w:rsidR="005012EA" w:rsidRDefault="005012EA" w:rsidP="005012EA">
      <w:r>
        <w:t xml:space="preserve">The tunneling resistance can be estimated using the Bardeen Hamiltonian approach as in other Graphene-Insulator-Graphene junctions </w:t>
      </w:r>
      <w:r>
        <w:fldChar w:fldCharType="begin" w:fldLock="1"/>
      </w:r>
      <w:r w:rsidR="00E47B79">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8], [19]", "plainTextFormattedCitation" : "[18], [19]", "previouslyFormattedCitation" : "[18], [19]" }, "properties" : { "noteIndex" : 0 }, "schema" : "https://github.com/citation-style-language/schema/raw/master/csl-citation.json" }</w:instrText>
      </w:r>
      <w:r>
        <w:fldChar w:fldCharType="separate"/>
      </w:r>
      <w:r w:rsidRPr="008229CB">
        <w:rPr>
          <w:noProof/>
        </w:rPr>
        <w:t>[18], [19]</w:t>
      </w:r>
      <w:r>
        <w:fldChar w:fldCharType="end"/>
      </w:r>
      <w:r>
        <w:t xml:space="preserve">. The tunneling current evaluated using the Bardeen Transfer Hamiltonian </w:t>
      </w:r>
      <w:r>
        <w:fldChar w:fldCharType="begin" w:fldLock="1"/>
      </w:r>
      <w:r w:rsidR="00E47B79">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8], [19]", "plainTextFormattedCitation" : "[18], [19]", "previouslyFormattedCitation" : "[18], [19]" }, "properties" : { "noteIndex" : 0 }, "schema" : "https://github.com/citation-style-language/schema/raw/master/csl-citation.json" }</w:instrText>
      </w:r>
      <w:r>
        <w:fldChar w:fldCharType="separate"/>
      </w:r>
      <w:r w:rsidRPr="008229CB">
        <w:rPr>
          <w:noProof/>
        </w:rPr>
        <w:t>[18], [19]</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5012EA" w:rsidRDefault="005012EA" w:rsidP="007F279E">
            <w:pPr>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5</w:t>
            </w:r>
            <w:r w:rsidR="00FB52BB">
              <w:rPr>
                <w:noProof/>
              </w:rPr>
              <w:fldChar w:fldCharType="end"/>
            </w:r>
            <w:r>
              <w:t>)</w:t>
            </w:r>
          </w:p>
        </w:tc>
      </w:tr>
    </w:tbl>
    <w:p w:rsidR="005012EA" w:rsidRDefault="005012EA" w:rsidP="005012EA">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3055D0"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6</w:t>
            </w:r>
            <w:r w:rsidR="00FB52BB">
              <w:rPr>
                <w:noProof/>
              </w:rPr>
              <w:fldChar w:fldCharType="end"/>
            </w:r>
            <w:r>
              <w:t>)</w:t>
            </w:r>
          </w:p>
        </w:tc>
      </w:tr>
    </w:tbl>
    <w:p w:rsidR="005012EA" w:rsidRDefault="005012EA" w:rsidP="005012EA">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midway between the two tunneling electrodes. The matrix element in the case of graphene electrodes is given in </w:t>
      </w:r>
      <w:r>
        <w:fldChar w:fldCharType="begin" w:fldLock="1"/>
      </w:r>
      <w:r w:rsidR="00E47B79">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8], [19]", "plainTextFormattedCitation" : "[18], [19]", "previouslyFormattedCitation" : "[18], [19]" }, "properties" : { "noteIndex" : 0 }, "schema" : "https://github.com/citation-style-language/schema/raw/master/csl-citation.json" }</w:instrText>
      </w:r>
      <w:r>
        <w:fldChar w:fldCharType="separate"/>
      </w:r>
      <w:r w:rsidRPr="008229CB">
        <w:rPr>
          <w:noProof/>
        </w:rPr>
        <w:t>[18], [19]</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3055D0"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bookmarkStart w:id="8" w:name="_Ref489744879"/>
            <w:r>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7</w:t>
            </w:r>
            <w:r w:rsidR="00FB52BB">
              <w:rPr>
                <w:noProof/>
              </w:rPr>
              <w:fldChar w:fldCharType="end"/>
            </w:r>
            <w:r>
              <w:t>)</w:t>
            </w:r>
            <w:bookmarkEnd w:id="8"/>
          </w:p>
        </w:tc>
      </w:tr>
    </w:tbl>
    <w:p w:rsidR="005012EA" w:rsidRDefault="005012EA" w:rsidP="005012EA">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5012EA" w:rsidRDefault="005012EA" w:rsidP="005012EA">
      <w:r>
        <w:t xml:space="preserve">The lateral tunneling and the use of lithography to form the junction requires some modifications to tunneling matrix element that significantly simplify its analysis: </w:t>
      </w:r>
    </w:p>
    <w:p w:rsidR="005012EA" w:rsidRDefault="005012EA" w:rsidP="005012EA">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rsidR="007F279E">
        <w:t xml:space="preserve">Figure </w:t>
      </w:r>
      <w:r w:rsidR="007F279E">
        <w:rPr>
          <w:noProof/>
          <w:cs/>
        </w:rPr>
        <w:t>‎</w:t>
      </w:r>
      <w:r w:rsidR="007F279E">
        <w:rPr>
          <w:noProof/>
        </w:rPr>
        <w:t>5</w:t>
      </w:r>
      <w:r w:rsidR="007F279E">
        <w:t>.</w:t>
      </w:r>
      <w:r w:rsidR="007F279E">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rsidR="007F279E">
        <w:t>(</w:t>
      </w:r>
      <w:r w:rsidR="007F279E">
        <w:rPr>
          <w:noProof/>
          <w:cs/>
        </w:rPr>
        <w:t>‎</w:t>
      </w:r>
      <w:r w:rsidR="007F279E">
        <w:rPr>
          <w:noProof/>
        </w:rPr>
        <w:t>E</w:t>
      </w:r>
      <w:r w:rsidR="007F279E">
        <w:t>.</w:t>
      </w:r>
      <w:r w:rsidR="007F279E">
        <w:rPr>
          <w:noProof/>
        </w:rPr>
        <w:t>1</w:t>
      </w:r>
      <w:r w:rsidR="007F279E">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w:t>
      </w:r>
      <w:r>
        <w:lastRenderedPageBreak/>
        <w:t xml:space="preserve">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012EA" w:rsidTr="007F279E">
        <w:tc>
          <w:tcPr>
            <w:tcW w:w="4675" w:type="dxa"/>
          </w:tcPr>
          <w:p w:rsidR="005012EA" w:rsidRDefault="005012EA" w:rsidP="007F279E">
            <w:pPr>
              <w:ind w:firstLine="0"/>
            </w:pPr>
            <w:r>
              <w:rPr>
                <w:noProof/>
              </w:rPr>
              <w:drawing>
                <wp:inline distT="0" distB="0" distL="0" distR="0" wp14:anchorId="67760919" wp14:editId="3647DF6C">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5012EA" w:rsidRDefault="005012EA" w:rsidP="007F279E">
            <w:pPr>
              <w:ind w:firstLine="0"/>
              <w:jc w:val="center"/>
            </w:pPr>
            <w:r>
              <w:t>(a)</w:t>
            </w:r>
          </w:p>
        </w:tc>
        <w:tc>
          <w:tcPr>
            <w:tcW w:w="4675" w:type="dxa"/>
          </w:tcPr>
          <w:p w:rsidR="005012EA" w:rsidRDefault="005012EA" w:rsidP="007F279E">
            <w:pPr>
              <w:ind w:firstLine="0"/>
              <w:jc w:val="center"/>
            </w:pPr>
            <w:r>
              <w:rPr>
                <w:noProof/>
              </w:rPr>
              <w:drawing>
                <wp:inline distT="0" distB="0" distL="0" distR="0" wp14:anchorId="7E52F5D1" wp14:editId="4FAD4CFC">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5012EA">
      <w:pPr>
        <w:pStyle w:val="Caption"/>
      </w:pPr>
      <w:bookmarkStart w:id="9" w:name="_Ref489743942"/>
      <w:r>
        <w:t xml:space="preserve">Figure </w:t>
      </w:r>
      <w:r w:rsidR="005426B4">
        <w:fldChar w:fldCharType="begin"/>
      </w:r>
      <w:r w:rsidR="005426B4">
        <w:instrText xml:space="preserve"> STYLEREF 1 \s </w:instrText>
      </w:r>
      <w:r w:rsidR="005426B4">
        <w:fldChar w:fldCharType="separate"/>
      </w:r>
      <w:r w:rsidR="005426B4">
        <w:rPr>
          <w:noProof/>
          <w:cs/>
        </w:rPr>
        <w:t>‎</w:t>
      </w:r>
      <w:r w:rsidR="005426B4">
        <w:rPr>
          <w:noProof/>
        </w:rPr>
        <w:t>5</w:t>
      </w:r>
      <w:r w:rsidR="005426B4">
        <w:fldChar w:fldCharType="end"/>
      </w:r>
      <w:r w:rsidR="005426B4">
        <w:t>.</w:t>
      </w:r>
      <w:r w:rsidR="005426B4">
        <w:fldChar w:fldCharType="begin"/>
      </w:r>
      <w:r w:rsidR="005426B4">
        <w:instrText xml:space="preserve"> SEQ Figure \* ARABIC \s 1 </w:instrText>
      </w:r>
      <w:r w:rsidR="005426B4">
        <w:fldChar w:fldCharType="separate"/>
      </w:r>
      <w:r w:rsidR="005426B4">
        <w:rPr>
          <w:noProof/>
        </w:rPr>
        <w:t>5</w:t>
      </w:r>
      <w:r w:rsidR="005426B4">
        <w:fldChar w:fldCharType="end"/>
      </w:r>
      <w:bookmarkEnd w:id="9"/>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p>
    <w:p w:rsidR="005012EA" w:rsidRDefault="005012EA" w:rsidP="005012EA">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3055D0"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5012EA" w:rsidRDefault="005012EA" w:rsidP="007F279E">
            <w:pPr>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8</w:t>
            </w:r>
            <w:r w:rsidR="00FB52BB">
              <w:rPr>
                <w:noProof/>
              </w:rPr>
              <w:fldChar w:fldCharType="end"/>
            </w:r>
            <w:r>
              <w:t>)</w:t>
            </w:r>
          </w:p>
        </w:tc>
      </w:tr>
    </w:tbl>
    <w:p w:rsidR="005012EA" w:rsidRDefault="005012EA" w:rsidP="005012EA">
      <w:r>
        <w:t xml:space="preserve">Where </w:t>
      </w:r>
      <m:oMath>
        <m:r>
          <w:rPr>
            <w:rFonts w:ascii="Cambria Math" w:hAnsi="Cambria Math"/>
          </w:rPr>
          <m:t>x=d/2</m:t>
        </m:r>
      </m:oMath>
      <w:r>
        <w:t xml:space="preserve"> is a point midway the 2D barrier assumed to be in the x direction. </w:t>
      </w:r>
    </w:p>
    <w:p w:rsidR="005012EA" w:rsidRDefault="005012EA" w:rsidP="005012EA">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5012EA" w:rsidRDefault="005012EA" w:rsidP="005012EA">
      <w:r>
        <w:t>4) The region between the two branches of the coupler is typically composed of an oxide. The effective mass of the oxide should be taken into account when calculating the tunneling matrix element, not the free-electron mass.</w:t>
      </w:r>
    </w:p>
    <w:p w:rsidR="005012EA" w:rsidRDefault="005012EA" w:rsidP="005012EA">
      <w:r>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5012EA" w:rsidRDefault="005012EA" w:rsidP="005012EA">
      <w:r>
        <w:lastRenderedPageBreak/>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5012EA" w:rsidRDefault="005012EA" w:rsidP="007F279E">
            <w:pPr>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9</w:t>
            </w:r>
            <w:r w:rsidR="00FB52BB">
              <w:rPr>
                <w:noProof/>
              </w:rPr>
              <w:fldChar w:fldCharType="end"/>
            </w:r>
            <w:r>
              <w:t>)</w:t>
            </w:r>
          </w:p>
        </w:tc>
      </w:tr>
    </w:tbl>
    <w:p w:rsidR="005012EA" w:rsidRDefault="005012EA" w:rsidP="005012EA">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xml:space="preserve">), and V is the applied voltage. Equation </w:t>
      </w:r>
      <w:r>
        <w:fldChar w:fldCharType="begin"/>
      </w:r>
      <w:r>
        <w:instrText xml:space="preserve"> REF _Ref489713141 \h </w:instrText>
      </w:r>
      <w:r>
        <w:fldChar w:fldCharType="separate"/>
      </w:r>
      <w:r w:rsidR="007F279E">
        <w:t>(</w:t>
      </w:r>
      <w:r w:rsidR="007F279E">
        <w:rPr>
          <w:noProof/>
          <w:cs/>
        </w:rPr>
        <w:t>‎</w:t>
      </w:r>
      <w:r w:rsidR="007F279E">
        <w:rPr>
          <w:noProof/>
        </w:rPr>
        <w:t>5</w:t>
      </w:r>
      <w:r w:rsidR="007F279E">
        <w:t>.</w:t>
      </w:r>
      <w:r w:rsidR="007F279E">
        <w:rPr>
          <w:noProof/>
        </w:rPr>
        <w:t>4</w:t>
      </w:r>
      <w:r w:rsidR="007F279E">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3055D0" w:rsidP="007F279E">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5012EA" w:rsidRDefault="005012EA" w:rsidP="007F279E">
            <w:pPr>
              <w:jc w:val="right"/>
              <w:rPr>
                <w:rFonts w:eastAsiaTheme="minorEastAsia"/>
              </w:rPr>
            </w:pPr>
            <w:bookmarkStart w:id="10" w:name="_Ref489822567"/>
            <w:r>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0</w:t>
            </w:r>
            <w:r w:rsidR="00FB52BB">
              <w:rPr>
                <w:noProof/>
              </w:rPr>
              <w:fldChar w:fldCharType="end"/>
            </w:r>
            <w:r>
              <w:t>)</w:t>
            </w:r>
            <w:bookmarkEnd w:id="10"/>
          </w:p>
        </w:tc>
      </w:tr>
    </w:tbl>
    <w:p w:rsidR="005012EA" w:rsidRDefault="005012EA" w:rsidP="005012EA">
      <w:r>
        <w:t xml:space="preserve">Evaluating Equation </w:t>
      </w:r>
      <w:r>
        <w:fldChar w:fldCharType="begin"/>
      </w:r>
      <w:r>
        <w:instrText xml:space="preserve"> REF _Ref489822567 \h </w:instrText>
      </w:r>
      <w:r>
        <w:fldChar w:fldCharType="separate"/>
      </w:r>
      <w:r w:rsidR="007F279E">
        <w:t>(</w:t>
      </w:r>
      <w:r w:rsidR="007F279E">
        <w:rPr>
          <w:noProof/>
          <w:cs/>
        </w:rPr>
        <w:t>‎</w:t>
      </w:r>
      <w:r w:rsidR="007F279E">
        <w:rPr>
          <w:noProof/>
        </w:rPr>
        <w:t>5</w:t>
      </w:r>
      <w:r w:rsidR="007F279E">
        <w:t>.</w:t>
      </w:r>
      <w:r w:rsidR="007F279E">
        <w:rPr>
          <w:noProof/>
        </w:rPr>
        <w:t>10</w:t>
      </w:r>
      <w:r w:rsidR="007F279E">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rsidR="007F279E">
        <w:t xml:space="preserve">Figure </w:t>
      </w:r>
      <w:r w:rsidR="007F279E">
        <w:rPr>
          <w:noProof/>
          <w:cs/>
        </w:rPr>
        <w:t>‎</w:t>
      </w:r>
      <w:r w:rsidR="007F279E">
        <w:rPr>
          <w:noProof/>
        </w:rPr>
        <w:t>5</w:t>
      </w:r>
      <w:r w:rsidR="007F279E">
        <w:t>.</w:t>
      </w:r>
      <w:r w:rsidR="007F279E">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012EA" w:rsidTr="007F279E">
        <w:tc>
          <w:tcPr>
            <w:tcW w:w="4675" w:type="dxa"/>
            <w:vAlign w:val="bottom"/>
          </w:tcPr>
          <w:p w:rsidR="005012EA" w:rsidRDefault="005012EA" w:rsidP="007F279E">
            <w:pPr>
              <w:ind w:firstLine="0"/>
              <w:jc w:val="center"/>
            </w:pPr>
            <w:r>
              <w:rPr>
                <w:noProof/>
              </w:rPr>
              <w:drawing>
                <wp:inline distT="0" distB="0" distL="0" distR="0" wp14:anchorId="466F3557" wp14:editId="335E239F">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18"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5012EA" w:rsidRDefault="005012EA" w:rsidP="007F279E">
            <w:pPr>
              <w:ind w:firstLine="0"/>
              <w:jc w:val="center"/>
            </w:pPr>
            <w:r>
              <w:t>(a)</w:t>
            </w:r>
          </w:p>
        </w:tc>
        <w:tc>
          <w:tcPr>
            <w:tcW w:w="4675" w:type="dxa"/>
            <w:vAlign w:val="bottom"/>
          </w:tcPr>
          <w:p w:rsidR="005012EA" w:rsidRDefault="005012EA" w:rsidP="007F279E">
            <w:pPr>
              <w:ind w:firstLine="0"/>
              <w:jc w:val="center"/>
            </w:pPr>
            <w:r>
              <w:rPr>
                <w:noProof/>
              </w:rPr>
              <w:drawing>
                <wp:inline distT="0" distB="0" distL="0" distR="0" wp14:anchorId="3D895C82" wp14:editId="59AEC795">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5012EA">
      <w:pPr>
        <w:pStyle w:val="Caption"/>
      </w:pPr>
      <w:bookmarkStart w:id="11" w:name="_Ref489828137"/>
      <w:r>
        <w:t xml:space="preserve">Figure </w:t>
      </w:r>
      <w:r w:rsidR="005426B4">
        <w:fldChar w:fldCharType="begin"/>
      </w:r>
      <w:r w:rsidR="005426B4">
        <w:instrText xml:space="preserve"> STYLEREF 1 \s </w:instrText>
      </w:r>
      <w:r w:rsidR="005426B4">
        <w:fldChar w:fldCharType="separate"/>
      </w:r>
      <w:r w:rsidR="005426B4">
        <w:rPr>
          <w:noProof/>
          <w:cs/>
        </w:rPr>
        <w:t>‎</w:t>
      </w:r>
      <w:r w:rsidR="005426B4">
        <w:rPr>
          <w:noProof/>
        </w:rPr>
        <w:t>5</w:t>
      </w:r>
      <w:r w:rsidR="005426B4">
        <w:fldChar w:fldCharType="end"/>
      </w:r>
      <w:r w:rsidR="005426B4">
        <w:t>.</w:t>
      </w:r>
      <w:r w:rsidR="005426B4">
        <w:fldChar w:fldCharType="begin"/>
      </w:r>
      <w:r w:rsidR="005426B4">
        <w:instrText xml:space="preserve"> SEQ Figure \* ARABIC \s 1 </w:instrText>
      </w:r>
      <w:r w:rsidR="005426B4">
        <w:fldChar w:fldCharType="separate"/>
      </w:r>
      <w:r w:rsidR="005426B4">
        <w:rPr>
          <w:noProof/>
        </w:rPr>
        <w:t>6</w:t>
      </w:r>
      <w:r w:rsidR="005426B4">
        <w:fldChar w:fldCharType="end"/>
      </w:r>
      <w:bookmarkEnd w:id="11"/>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p>
    <w:p w:rsidR="005012EA" w:rsidRPr="005D6A37" w:rsidRDefault="005012EA" w:rsidP="001B305A">
      <w:r>
        <w:t xml:space="preserve">The numbers obtained show that the coupling is extremely weak. This is due to the use of a non-resonant tunneling device </w:t>
      </w:r>
      <w:r>
        <w:fldChar w:fldCharType="begin" w:fldLock="1"/>
      </w:r>
      <w:r w:rsidR="00E47B79">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8], [19]", "plainTextFormattedCitation" : "[18], [19]", "previouslyFormattedCitation" : "[18], [19]" }, "properties" : { "noteIndex" : 0 }, "schema" : "https://github.com/citation-style-language/schema/raw/master/csl-citation.json" }</w:instrText>
      </w:r>
      <w:r>
        <w:fldChar w:fldCharType="separate"/>
      </w:r>
      <w:r w:rsidRPr="008229CB">
        <w:rPr>
          <w:noProof/>
        </w:rPr>
        <w:t>[18], [19]</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w:t>
      </w:r>
      <w:r w:rsidR="00D06BE4">
        <w:t xml:space="preserve"> This translates to a very large</w:t>
      </w:r>
      <w:r w:rsidR="001B305A">
        <w:t>, impractical, coupling characteristic length, which mea</w:t>
      </w:r>
      <w:r w:rsidR="00511C8A">
        <w:t>ns that the device operates essentially as two independent ribbons.</w:t>
      </w:r>
    </w:p>
    <w:p w:rsidR="004D425E" w:rsidRDefault="004D425E" w:rsidP="003B6E10">
      <w:pPr>
        <w:pStyle w:val="Heading2"/>
      </w:pPr>
      <w:r>
        <w:t>Impact of Current Coupling on Deeply Scaled Interconnects</w:t>
      </w:r>
    </w:p>
    <w:p w:rsidR="00E14831" w:rsidRDefault="001D7D98" w:rsidP="00996372">
      <w:r>
        <w:t xml:space="preserve">Resistive coupling between neighboring interconnects is a hazard to signal integrity. </w:t>
      </w:r>
      <w:r w:rsidR="004701E1">
        <w:t>Deepl</w:t>
      </w:r>
      <w:r w:rsidR="00FE3F96">
        <w:t>y</w:t>
      </w:r>
      <w:r w:rsidR="004701E1">
        <w:t xml:space="preserve"> scaled</w:t>
      </w:r>
      <w:r>
        <w:t xml:space="preserve"> graphene</w:t>
      </w:r>
      <w:r w:rsidR="004701E1">
        <w:t xml:space="preserve"> interconnects will not suffer </w:t>
      </w:r>
      <w:r w:rsidR="00FE3F96">
        <w:t xml:space="preserve">because of </w:t>
      </w:r>
      <w:r w:rsidR="004701E1">
        <w:t>current coupling before</w:t>
      </w:r>
      <w:r w:rsidR="00FE3F96">
        <w:t xml:space="preserve"> the spacing between them falls well below 5 nm laterally. However, </w:t>
      </w:r>
      <w:r w:rsidR="00E47B79">
        <w:t xml:space="preserve">care should be taken when </w:t>
      </w:r>
      <w:r w:rsidR="00FE3F96">
        <w:t xml:space="preserve">discussing the </w:t>
      </w:r>
      <w:r w:rsidR="00FE3F96">
        <w:lastRenderedPageBreak/>
        <w:t xml:space="preserve">limits on </w:t>
      </w:r>
      <w:r>
        <w:t>stacking graphene interconnects</w:t>
      </w:r>
      <w:r w:rsidR="00E47B79">
        <w:t xml:space="preserve"> </w:t>
      </w:r>
      <w:r w:rsidR="00E47B79">
        <w:fldChar w:fldCharType="begin" w:fldLock="1"/>
      </w:r>
      <w:r w:rsidR="00AF48CC">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1], [13]\u2013[17], [20], [21]", "plainTextFormattedCitation" : "[11], [13]\u2013[17], [20], [21]", "previouslyFormattedCitation" : "[11], [13]\u2013[17], [20], [21]" }, "properties" : { "noteIndex" : 0 }, "schema" : "https://github.com/citation-style-language/schema/raw/master/csl-citation.json" }</w:instrText>
      </w:r>
      <w:r w:rsidR="00E47B79">
        <w:fldChar w:fldCharType="separate"/>
      </w:r>
      <w:r w:rsidR="00E47B79" w:rsidRPr="00E47B79">
        <w:rPr>
          <w:noProof/>
        </w:rPr>
        <w:t>[11], [13]–[17], [20], [21]</w:t>
      </w:r>
      <w:r w:rsidR="00E47B79">
        <w:fldChar w:fldCharType="end"/>
      </w:r>
      <w:r w:rsidR="00FE3F96">
        <w:t>.</w:t>
      </w:r>
      <w:r w:rsidR="00E47B79">
        <w:t xml:space="preserve"> </w:t>
      </w:r>
      <w:r w:rsidR="00E14831">
        <w:t>R</w:t>
      </w:r>
      <w:r w:rsidR="00F1424C">
        <w:t>esonant-tunneling</w:t>
      </w:r>
      <w:r w:rsidR="00E47B79">
        <w:t xml:space="preserve"> </w:t>
      </w:r>
      <w:r w:rsidR="00E47B79">
        <w:fldChar w:fldCharType="begin" w:fldLock="1"/>
      </w:r>
      <w:r w:rsidR="00E47B79">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8], [19]", "plainTextFormattedCitation" : "[18], [19]", "previouslyFormattedCitation" : "[18], [19]" }, "properties" : { "noteIndex" : 0 }, "schema" : "https://github.com/citation-style-language/schema/raw/master/csl-citation.json" }</w:instrText>
      </w:r>
      <w:r w:rsidR="00E47B79">
        <w:fldChar w:fldCharType="separate"/>
      </w:r>
      <w:r w:rsidR="00E47B79" w:rsidRPr="008229CB">
        <w:rPr>
          <w:noProof/>
        </w:rPr>
        <w:t>[18], [19]</w:t>
      </w:r>
      <w:r w:rsidR="00E47B79">
        <w:fldChar w:fldCharType="end"/>
      </w:r>
      <w:r w:rsidR="00F1424C">
        <w:t xml:space="preserve">, </w:t>
      </w:r>
      <w:r w:rsidR="00E14831">
        <w:t>can play a significant role in the engineering of graphene intercon</w:t>
      </w:r>
      <w:r w:rsidR="00996372">
        <w:t>ne</w:t>
      </w:r>
      <w:r w:rsidR="00E14831">
        <w:t>cts</w:t>
      </w:r>
      <w:r>
        <w:t xml:space="preserve">. </w:t>
      </w:r>
    </w:p>
    <w:p w:rsidR="002F601F" w:rsidRDefault="001D7D98" w:rsidP="00A764EE">
      <w:r>
        <w:t>Resonant tunneling between neighboring interconnects would increase the coupling conductance and cause resistive leakage of current among neighboring interconnects</w:t>
      </w:r>
      <w:r w:rsidR="00E14831">
        <w:t>.</w:t>
      </w:r>
      <w:r w:rsidR="00196857">
        <w:t xml:space="preserve"> and should be prevented</w:t>
      </w:r>
      <w:r w:rsidR="00AB2C60">
        <w:t xml:space="preserve"> if the interconnects do not belong to the same route. </w:t>
      </w:r>
    </w:p>
    <w:p w:rsidR="00AB2C60" w:rsidRDefault="00A764EE" w:rsidP="002746DB">
      <w:r>
        <w:t>Similarly, resonant tunneling can be used to reduce the overall interconnect resistance</w:t>
      </w:r>
      <w:r w:rsidR="003B6E10">
        <w:t xml:space="preserve">. It </w:t>
      </w:r>
      <w:r w:rsidR="00AB2C60">
        <w:t>can be used to reduce the overall resistance of a stacked</w:t>
      </w:r>
      <w:r>
        <w:t xml:space="preserve">, multi-layer graphene </w:t>
      </w:r>
      <w:r w:rsidR="00AB2C60">
        <w:t xml:space="preserve">interconnect, where the layers belong to the same route and carry the same signal. </w:t>
      </w:r>
      <w:r w:rsidR="00B41638">
        <w:t>The large coupling distributed conductance will help shunt the resistance of each layer and reduce the overall resistance.</w:t>
      </w:r>
      <w:r w:rsidR="002746DB">
        <w:t xml:space="preserve"> </w:t>
      </w:r>
    </w:p>
    <w:p w:rsidR="0073258B" w:rsidRPr="002F601F" w:rsidRDefault="0073258B" w:rsidP="00B90F97">
      <w:r>
        <w:t>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w:t>
      </w:r>
      <w:r w:rsidR="002746DB">
        <w:t xml:space="preserve"> as long as they carry independent signals</w:t>
      </w:r>
      <w:r>
        <w:t>.</w:t>
      </w:r>
      <w:r w:rsidR="00B90F97">
        <w:t xml:space="preserve"> </w:t>
      </w:r>
    </w:p>
    <w:p w:rsidR="004D425E" w:rsidRDefault="004D425E" w:rsidP="003B6E10">
      <w:pPr>
        <w:pStyle w:val="Heading2"/>
      </w:pPr>
      <w:r>
        <w:t>Conclusion</w:t>
      </w:r>
    </w:p>
    <w:p w:rsidR="0046579B" w:rsidRDefault="0046579B" w:rsidP="0046579B">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46579B" w:rsidRDefault="0046579B" w:rsidP="0046579B">
      <w:r>
        <w:t>Diffusive-transport graphene couplers are not practically viable without creating a resonant tunneling structure. Otherwise, the tunneling-based coupling conductance between the graphene ribbons will be to</w:t>
      </w:r>
      <w:r w:rsidR="00D23311">
        <w:t>o</w:t>
      </w:r>
      <w:r>
        <w:t xml:space="preserve"> small to yield any practically significant effect.</w:t>
      </w:r>
    </w:p>
    <w:p w:rsidR="00397AC5" w:rsidRPr="0046579B" w:rsidRDefault="00397AC5" w:rsidP="000D5131">
      <w:r>
        <w:t xml:space="preserve">The analysis of the graphene coupler shows that graphene interconnects are highly scalable laterally, where resistive coupling will not be effective even </w:t>
      </w:r>
      <w:r w:rsidR="00A92BD2">
        <w:t xml:space="preserve">when the inter-ribbon </w:t>
      </w:r>
      <w:r>
        <w:t xml:space="preserve">spacing </w:t>
      </w:r>
      <w:r w:rsidR="00A92BD2">
        <w:t xml:space="preserve">falls </w:t>
      </w:r>
      <w:r>
        <w:t>below 5 n</w:t>
      </w:r>
      <w:r w:rsidR="00A92BD2">
        <w:t>m</w:t>
      </w:r>
      <w:r>
        <w:t xml:space="preserve">. However, care should be taken when stacking graphene interconnects to prevent resonant </w:t>
      </w:r>
      <w:r w:rsidR="00590755">
        <w:t>tunneling</w:t>
      </w:r>
      <w:r w:rsidR="00507147">
        <w:t xml:space="preserve"> </w:t>
      </w:r>
      <w:r w:rsidR="008712E5">
        <w:t xml:space="preserve">between independent routes </w:t>
      </w:r>
      <w:r w:rsidR="00507147">
        <w:t xml:space="preserve">when using multi-layer graphene interconnects. </w:t>
      </w:r>
      <w:r w:rsidR="00C273D7">
        <w:t xml:space="preserve">Similarly, resonant tunneling can be used in multi-layer graphene interconnects to reduce the overall </w:t>
      </w:r>
      <w:r w:rsidR="000D5131">
        <w:t>interconnect resistance.</w:t>
      </w:r>
      <w:r w:rsidR="00C273D7">
        <w:t>.</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213AA6">
      <w:pPr>
        <w:pStyle w:val="Heading1"/>
        <w:numPr>
          <w:ilvl w:val="0"/>
          <w:numId w:val="5"/>
        </w:numPr>
      </w:pPr>
      <w:r>
        <w:lastRenderedPageBreak/>
        <w:t>Current Technological Limitations on Graphene Devices and Circuits</w:t>
      </w:r>
    </w:p>
    <w:p w:rsidR="00BA45DC" w:rsidRPr="00BA45DC" w:rsidRDefault="00BA45DC" w:rsidP="00BA45DC">
      <w:r>
        <w:t>The performance of graphene FETs and devices is hampered by numerous technological limitations. In this chapter, we discuss the technological limitations limiting the electrical performance of graphene FETs. We focus on electrical and thermal</w:t>
      </w:r>
      <w:r w:rsidR="0060795C">
        <w:t xml:space="preserve"> interface</w:t>
      </w:r>
      <w:r>
        <w:t xml:space="preserve"> contact resistance, the evolution of stres</w:t>
      </w:r>
      <w:r w:rsidR="00FC5BEA">
        <w:t>s in dual-gated graphene FETs, and the impact of photoresist chemistry, specifically metal-ion content, on the performance of graphene FETs.</w:t>
      </w:r>
    </w:p>
    <w:p w:rsidR="008F62A8" w:rsidRDefault="008F62A8" w:rsidP="003B6E10">
      <w:pPr>
        <w:pStyle w:val="Heading2"/>
      </w:pPr>
      <w:r>
        <w:t>Contact Engineering</w:t>
      </w:r>
    </w:p>
    <w:p w:rsidR="00AF48CC" w:rsidRDefault="00AF48CC" w:rsidP="00BB34F2">
      <w:r>
        <w:t xml:space="preserve">Graphene FET architectures typically utilize top contacts to graphene sheets as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t>. Although not as good as edge contacts</w:t>
      </w:r>
      <w:r>
        <w:fldChar w:fldCharType="begin" w:fldLock="1"/>
      </w:r>
      <w:r w:rsidR="00296947">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2]", "plainTextFormattedCitation" : "[22]", "previouslyFormattedCitation" : "[22]" }, "properties" : { "noteIndex" : 0 }, "schema" : "https://github.com/citation-style-language/schema/raw/master/csl-citation.json" }</w:instrText>
      </w:r>
      <w:r>
        <w:fldChar w:fldCharType="separate"/>
      </w:r>
      <w:r w:rsidRPr="00AF48CC">
        <w:rPr>
          <w:noProof/>
        </w:rPr>
        <w:t>[22]</w:t>
      </w:r>
      <w:r>
        <w:fldChar w:fldCharType="end"/>
      </w:r>
      <w:r>
        <w:t>, they are simpler to fabricate. Contacts play an important role in the device’s performance. In this section, we discuss the current limitations in terms of electrical contact resistance and thermal interfac</w:t>
      </w:r>
      <w:r w:rsidR="00197F0B">
        <w:t xml:space="preserve">e </w:t>
      </w:r>
      <w:r w:rsidR="0060795C">
        <w:t>resistance</w:t>
      </w:r>
      <w:r w:rsidR="00197F0B">
        <w:t xml:space="preserve"> of </w:t>
      </w:r>
      <w:r w:rsidR="00BB34F2">
        <w:t>metal-graphene contacts</w:t>
      </w:r>
      <w:r w:rsidR="00034C0B">
        <w:t>,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8A5E66" w:rsidTr="008A5E66">
        <w:tc>
          <w:tcPr>
            <w:tcW w:w="4675" w:type="dxa"/>
            <w:vAlign w:val="bottom"/>
          </w:tcPr>
          <w:p w:rsidR="008A5E66" w:rsidRDefault="008A5E66" w:rsidP="008A5E66">
            <w:pPr>
              <w:ind w:firstLine="0"/>
              <w:jc w:val="center"/>
            </w:pPr>
            <w:r>
              <w:rPr>
                <w:noProof/>
              </w:rPr>
              <w:drawing>
                <wp:inline distT="0" distB="0" distL="0" distR="0" wp14:anchorId="24D3FF5E" wp14:editId="73F891C9">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8A5E66" w:rsidRDefault="008A5E66" w:rsidP="008A5E66">
            <w:pPr>
              <w:ind w:firstLine="0"/>
              <w:jc w:val="center"/>
            </w:pPr>
            <w:r>
              <w:t>(a)</w:t>
            </w:r>
          </w:p>
        </w:tc>
        <w:tc>
          <w:tcPr>
            <w:tcW w:w="4675" w:type="dxa"/>
            <w:vAlign w:val="bottom"/>
          </w:tcPr>
          <w:p w:rsidR="008A5E66" w:rsidRDefault="008A5E66" w:rsidP="008A5E66">
            <w:pPr>
              <w:ind w:firstLine="0"/>
              <w:jc w:val="center"/>
            </w:pPr>
            <w:r>
              <w:rPr>
                <w:noProof/>
              </w:rPr>
              <w:drawing>
                <wp:inline distT="0" distB="0" distL="0" distR="0" wp14:anchorId="21FDC7A7" wp14:editId="1FE1206B">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8A5E66" w:rsidRDefault="008A5E66" w:rsidP="008A5E66">
            <w:pPr>
              <w:keepNext/>
              <w:ind w:firstLine="0"/>
              <w:jc w:val="center"/>
            </w:pPr>
            <w:r>
              <w:t>(b)</w:t>
            </w:r>
          </w:p>
        </w:tc>
      </w:tr>
    </w:tbl>
    <w:p w:rsidR="008A5E66" w:rsidRPr="00AF48CC" w:rsidRDefault="008A5E66" w:rsidP="008A5E66">
      <w:pPr>
        <w:pStyle w:val="Caption"/>
      </w:pPr>
      <w:bookmarkStart w:id="12" w:name="_Ref489901797"/>
      <w:r>
        <w:t xml:space="preserve">Figure </w:t>
      </w:r>
      <w:r w:rsidR="005426B4">
        <w:fldChar w:fldCharType="begin"/>
      </w:r>
      <w:r w:rsidR="005426B4">
        <w:instrText xml:space="preserve"> STYLEREF 1 \s </w:instrText>
      </w:r>
      <w:r w:rsidR="005426B4">
        <w:fldChar w:fldCharType="separate"/>
      </w:r>
      <w:r w:rsidR="005426B4">
        <w:rPr>
          <w:noProof/>
          <w:cs/>
        </w:rPr>
        <w:t>‎</w:t>
      </w:r>
      <w:r w:rsidR="005426B4">
        <w:rPr>
          <w:noProof/>
        </w:rPr>
        <w:t>6</w:t>
      </w:r>
      <w:r w:rsidR="005426B4">
        <w:fldChar w:fldCharType="end"/>
      </w:r>
      <w:r w:rsidR="005426B4">
        <w:t>.</w:t>
      </w:r>
      <w:r w:rsidR="005426B4">
        <w:fldChar w:fldCharType="begin"/>
      </w:r>
      <w:r w:rsidR="005426B4">
        <w:instrText xml:space="preserve"> SEQ Figure \* ARABIC \s 1 </w:instrText>
      </w:r>
      <w:r w:rsidR="005426B4">
        <w:fldChar w:fldCharType="separate"/>
      </w:r>
      <w:r w:rsidR="005426B4">
        <w:rPr>
          <w:noProof/>
        </w:rPr>
        <w:t>1</w:t>
      </w:r>
      <w:r w:rsidR="005426B4">
        <w:fldChar w:fldCharType="end"/>
      </w:r>
      <w:bookmarkEnd w:id="12"/>
      <w:r>
        <w:t xml:space="preserve"> (a) False Color SEM image, and (b) Cross-Section of a typical graphene FET. The top gate oxide is used to passivate the device against environmental effects when used </w:t>
      </w:r>
      <w:r w:rsidR="000146B7">
        <w:t xml:space="preserve">or measured </w:t>
      </w:r>
      <w:r>
        <w:t>in air.</w:t>
      </w:r>
    </w:p>
    <w:p w:rsidR="008F62A8" w:rsidRDefault="008F62A8" w:rsidP="008C27E2">
      <w:pPr>
        <w:pStyle w:val="Heading3"/>
      </w:pPr>
      <w:r>
        <w:t>Electrical Resistance</w:t>
      </w:r>
    </w:p>
    <w:p w:rsidR="00296947" w:rsidRDefault="00296947" w:rsidP="00051E7B">
      <w:r>
        <w:t xml:space="preserve">Electrical contact resistance between metal and graphene has been studied extensively. Different </w:t>
      </w:r>
      <w:r w:rsidR="00D3667D">
        <w:t xml:space="preserve">contact </w:t>
      </w:r>
      <w:r>
        <w:t>models differ in the complexity and accuracy</w:t>
      </w:r>
      <w:r w:rsidR="00D3667D">
        <w:fldChar w:fldCharType="begin" w:fldLock="1"/>
      </w:r>
      <w:r w:rsidR="00D3667D">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77e1dd9d-088f-4080-8df8-63bd8e513f66"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92",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Graphene Contacts?", "type" : "article-journal", "volume" : "14" }, "uris" : [ "http://www.mendeley.com/documents/?uuid=b0398dc6-5b6b-4efe-9699-ecaeaeb9918b" ] } ], "mendeley" : { "formattedCitation" : "[23]\u2013[37]", "plainTextFormattedCitation" : "[23]\u2013[37]", "previouslyFormattedCitation" : "[23]\u2013[37]" }, "properties" : { "noteIndex" : 0 }, "schema" : "https://github.com/citation-style-language/schema/raw/master/csl-citation.json" }</w:instrText>
      </w:r>
      <w:r w:rsidR="00D3667D">
        <w:fldChar w:fldCharType="separate"/>
      </w:r>
      <w:r w:rsidR="00D3667D" w:rsidRPr="00D3667D">
        <w:rPr>
          <w:noProof/>
        </w:rPr>
        <w:t>[23]–[37]</w:t>
      </w:r>
      <w:r w:rsidR="00D3667D">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rsidR="00C07D0F">
        <w:fldChar w:fldCharType="begin" w:fldLock="1"/>
      </w:r>
      <w:r w:rsidR="00C07D0F">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38]", "plainTextFormattedCitation" : "[38]", "previouslyFormattedCitation" : "[38]" }, "properties" : { "noteIndex" : 0 }, "schema" : "https://github.com/citation-style-language/schema/raw/master/csl-citation.json" }</w:instrText>
      </w:r>
      <w:r w:rsidR="00C07D0F">
        <w:fldChar w:fldCharType="separate"/>
      </w:r>
      <w:r w:rsidR="00C07D0F" w:rsidRPr="00C07D0F">
        <w:rPr>
          <w:noProof/>
        </w:rPr>
        <w:t>[38]</w:t>
      </w:r>
      <w:r w:rsidR="00C07D0F">
        <w:fldChar w:fldCharType="end"/>
      </w:r>
      <w:r>
        <w:t xml:space="preserve">. </w:t>
      </w:r>
      <w:r w:rsidR="00B63480">
        <w:t>The use of circular TLM structure helps in mitigating adhesion issues due to the large surface contact area</w:t>
      </w:r>
      <w:r w:rsidR="00C07D0F">
        <w:fldChar w:fldCharType="begin" w:fldLock="1"/>
      </w:r>
      <w:r w:rsidR="00C07D0F">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39], [40]", "plainTextFormattedCitation" : "[39], [40]", "previouslyFormattedCitation" : "[39], [40]" }, "properties" : { "noteIndex" : 0 }, "schema" : "https://github.com/citation-style-language/schema/raw/master/csl-citation.json" }</w:instrText>
      </w:r>
      <w:r w:rsidR="00C07D0F">
        <w:fldChar w:fldCharType="separate"/>
      </w:r>
      <w:r w:rsidR="00C07D0F" w:rsidRPr="00C07D0F">
        <w:rPr>
          <w:noProof/>
        </w:rPr>
        <w:t>[39], [40]</w:t>
      </w:r>
      <w:r w:rsidR="00C07D0F">
        <w:fldChar w:fldCharType="end"/>
      </w:r>
      <w:r w:rsidR="00B63480">
        <w:t>.</w:t>
      </w:r>
      <w:r w:rsidR="00D3667D">
        <w:t xml:space="preserve"> The metal doping graphene around the contacts due to the finite density of states of graphene has been predicted theoretically</w:t>
      </w:r>
      <w:r w:rsidR="00C07D0F">
        <w:fldChar w:fldCharType="begin" w:fldLock="1"/>
      </w:r>
      <w:r w:rsidR="00C07D0F">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26], [27], [29], [35], [41]\u2013[46]", "plainTextFormattedCitation" : "[26], [27], [29], [35], [41]\u2013[46]", "previouslyFormattedCitation" : "[26], [27], [29], [35], [41]\u2013[46]" }, "properties" : { "noteIndex" : 0 }, "schema" : "https://github.com/citation-style-language/schema/raw/master/csl-citation.json" }</w:instrText>
      </w:r>
      <w:r w:rsidR="00C07D0F">
        <w:fldChar w:fldCharType="separate"/>
      </w:r>
      <w:r w:rsidR="00C07D0F" w:rsidRPr="00C07D0F">
        <w:rPr>
          <w:noProof/>
        </w:rPr>
        <w:t>[26], [27], [29], [35], [41]–[46]</w:t>
      </w:r>
      <w:r w:rsidR="00C07D0F">
        <w:fldChar w:fldCharType="end"/>
      </w:r>
      <w:r w:rsidR="004C618A">
        <w:t>, measured experimentally</w:t>
      </w:r>
      <w:r w:rsidR="00C07D0F">
        <w:fldChar w:fldCharType="begin" w:fldLock="1"/>
      </w:r>
      <w:r w:rsidR="006D3C6A">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mendeley" : { "formattedCitation" : "[30], [34], [44], [47]\u2013[51]", "plainTextFormattedCitation" : "[30], [34], [44], [47]\u2013[51]", "previouslyFormattedCitation" : "[30], [34], [44], [47]\u2013[51]" }, "properties" : { "noteIndex" : 0 }, "schema" : "https://github.com/citation-style-language/schema/raw/master/csl-citation.json" }</w:instrText>
      </w:r>
      <w:r w:rsidR="00C07D0F">
        <w:fldChar w:fldCharType="separate"/>
      </w:r>
      <w:r w:rsidR="00C07D0F" w:rsidRPr="00C07D0F">
        <w:rPr>
          <w:noProof/>
        </w:rPr>
        <w:t>[30], [34], [44], [47]–[51]</w:t>
      </w:r>
      <w:r w:rsidR="00C07D0F">
        <w:fldChar w:fldCharType="end"/>
      </w:r>
      <w:r w:rsidR="004C618A">
        <w:t>, and it</w:t>
      </w:r>
      <w:r w:rsidR="00B44011">
        <w:t>s impact on the interpretation of experimental data evaluated</w:t>
      </w:r>
      <w:r w:rsidR="00C07D0F">
        <w:fldChar w:fldCharType="begin" w:fldLock="1"/>
      </w:r>
      <w:r w:rsidR="00C07D0F">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38]", "plainTextFormattedCitation" : "[38]", "previouslyFormattedCitation" : "[38]" }, "properties" : { "noteIndex" : 0 }, "schema" : "https://github.com/citation-style-language/schema/raw/master/csl-citation.json" }</w:instrText>
      </w:r>
      <w:r w:rsidR="00C07D0F">
        <w:fldChar w:fldCharType="separate"/>
      </w:r>
      <w:r w:rsidR="00C07D0F" w:rsidRPr="00C07D0F">
        <w:rPr>
          <w:noProof/>
        </w:rPr>
        <w:t>[38]</w:t>
      </w:r>
      <w:r w:rsidR="00C07D0F">
        <w:fldChar w:fldCharType="end"/>
      </w:r>
      <w:r w:rsidR="00B44011">
        <w:t>.</w:t>
      </w:r>
    </w:p>
    <w:p w:rsidR="00771A9D" w:rsidRDefault="00C07D0F" w:rsidP="00563857">
      <w:r>
        <w:t>The proper choice of a met</w:t>
      </w:r>
      <w:r w:rsidR="006D3C6A">
        <w:t>al contact to graphene is compromise between finding a metal that adheres well to graphene, but does not damage its electrical through excessive interaction</w:t>
      </w:r>
      <w:r w:rsidR="006D3C6A">
        <w:fldChar w:fldCharType="begin" w:fldLock="1"/>
      </w:r>
      <w:r w:rsidR="000B4BD5">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92",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25]\u2013[27], [29], [30], [32], [33], [36], [37], [41]\u2013[44], [52]\u2013[54]", "plainTextFormattedCitation" : "[25]\u2013[27], [29], [30], [32], [33], [36], [37], [41]\u2013[44], [52]\u2013[54]", "previouslyFormattedCitation" : "[25]\u2013[27], [29], [30], [32], [33], [36], [37], [41]\u2013[44], [52]\u2013[54]" }, "properties" : { "noteIndex" : 0 }, "schema" : "https://github.com/citation-style-language/schema/raw/master/csl-citation.json" }</w:instrText>
      </w:r>
      <w:r w:rsidR="006D3C6A">
        <w:fldChar w:fldCharType="separate"/>
      </w:r>
      <w:r w:rsidR="006D3C6A" w:rsidRPr="006D3C6A">
        <w:rPr>
          <w:noProof/>
        </w:rPr>
        <w:t>[25]–</w:t>
      </w:r>
      <w:r w:rsidR="006D3C6A" w:rsidRPr="006D3C6A">
        <w:rPr>
          <w:noProof/>
        </w:rPr>
        <w:lastRenderedPageBreak/>
        <w:t>[27], [29], [30], [32], [33], [36], [37], [41]–[44], [52]–[54]</w:t>
      </w:r>
      <w:r w:rsidR="006D3C6A">
        <w:fldChar w:fldCharType="end"/>
      </w:r>
      <w:r w:rsidR="006D3C6A">
        <w:t>. Palladium and nickel has been identified as the metals with lowest contact resistance with graphene</w:t>
      </w:r>
      <w:r w:rsidR="000B4BD5">
        <w:fldChar w:fldCharType="begin" w:fldLock="1"/>
      </w:r>
      <w:r w:rsidR="00555757">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1371fa95-1bdf-4075-ace8-85de05a641df"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25], [27], [29], [31], [32], [40], [44], [52], [53], [55], [56]", "plainTextFormattedCitation" : "[25], [27], [29], [31], [32], [40], [44], [52], [53], [55], [56]", "previouslyFormattedCitation" : "[25], [27], [29], [31], [32], [40], [44], [52], [53], [55], [56]" }, "properties" : { "noteIndex" : 0 }, "schema" : "https://github.com/citation-style-language/schema/raw/master/csl-citation.json" }</w:instrText>
      </w:r>
      <w:r w:rsidR="000B4BD5">
        <w:fldChar w:fldCharType="separate"/>
      </w:r>
      <w:r w:rsidR="000B4BD5" w:rsidRPr="000B4BD5">
        <w:rPr>
          <w:noProof/>
        </w:rPr>
        <w:t>[25], [27], [29], [31], [32], [40], [44], [52], [53], [55], [56]</w:t>
      </w:r>
      <w:r w:rsidR="000B4BD5">
        <w:fldChar w:fldCharType="end"/>
      </w:r>
      <w:r w:rsidR="000B4BD5">
        <w:t>, with Pd giving lower contact resistance results</w:t>
      </w:r>
      <w:r w:rsidR="006D3C6A">
        <w:t xml:space="preserve">. </w:t>
      </w:r>
      <w:r w:rsidR="00555757">
        <w:t>T</w:t>
      </w:r>
      <w:r w:rsidR="006D3C6A">
        <w:t>he low adhesion of Pd to graphene necessitates the use of an adhesion layer. Titanium and chromium has been both proposed and used as adhesion layer candidates</w:t>
      </w:r>
      <w:r w:rsidR="00563857">
        <w:fldChar w:fldCharType="begin" w:fldLock="1"/>
      </w:r>
      <w:r w:rsidR="00563857">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36], [57]", "plainTextFormattedCitation" : "[36], [57]", "previouslyFormattedCitation" : "[36], [57]" }, "properties" : { "noteIndex" : 0 }, "schema" : "https://github.com/citation-style-language/schema/raw/master/csl-citation.json" }</w:instrText>
      </w:r>
      <w:r w:rsidR="00563857">
        <w:fldChar w:fldCharType="separate"/>
      </w:r>
      <w:r w:rsidR="00563857" w:rsidRPr="00555757">
        <w:rPr>
          <w:noProof/>
        </w:rPr>
        <w:t>[36], [57]</w:t>
      </w:r>
      <w:r w:rsidR="00563857">
        <w:fldChar w:fldCharType="end"/>
      </w:r>
      <w:r w:rsidR="006D3C6A">
        <w:t xml:space="preserve">. </w:t>
      </w:r>
    </w:p>
    <w:p w:rsidR="00C07D0F" w:rsidRDefault="00771A9D" w:rsidP="00D4012A">
      <w:r>
        <w:t>To compare Ti/Pd vs Cr/Pd stacks, we fabricated 25 devices of each and fitted it to the constant mobility model</w:t>
      </w:r>
      <w:r>
        <w:fldChar w:fldCharType="begin" w:fldLock="1"/>
      </w:r>
      <w:r w:rsidR="00F115A7">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58]", "plainTextFormattedCitation" : "[58]", "previouslyFormattedCitation" : "[58]" }, "properties" : { "noteIndex" : 0 }, "schema" : "https://github.com/citation-style-language/schema/raw/master/csl-citation.json" }</w:instrText>
      </w:r>
      <w:r>
        <w:fldChar w:fldCharType="separate"/>
      </w:r>
      <w:r w:rsidRPr="00771A9D">
        <w:rPr>
          <w:noProof/>
        </w:rPr>
        <w:t>[58]</w:t>
      </w:r>
      <w:r>
        <w:fldChar w:fldCharType="end"/>
      </w:r>
      <w:r>
        <w:t xml:space="preserve">, which provides a single value for the contact resistance. The fabrication procedure is similar to that outlined in </w:t>
      </w:r>
      <w:r w:rsidR="00216129">
        <w:fldChar w:fldCharType="begin"/>
      </w:r>
      <w:r w:rsidR="00216129">
        <w:instrText xml:space="preserve"> REF _Ref489899167 \r \h </w:instrText>
      </w:r>
      <w:r w:rsidR="00216129">
        <w:fldChar w:fldCharType="separate"/>
      </w:r>
      <w:r w:rsidR="00216129">
        <w:rPr>
          <w:cs/>
        </w:rPr>
        <w:t>‎</w:t>
      </w:r>
      <w:r w:rsidR="00216129">
        <w:t>Appendix B</w:t>
      </w:r>
      <w:r w:rsidR="00216129">
        <w:fldChar w:fldCharType="end"/>
      </w:r>
      <w:r>
        <w:t xml:space="preserve">, without the top-gate metal deposition. </w:t>
      </w:r>
      <w:r w:rsidR="001714C9">
        <w:t xml:space="preserve">The devices are similar to those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rsidR="001714C9">
        <w:t>, and where fabricated using CVD graphene on SiO</w:t>
      </w:r>
      <w:r w:rsidR="001714C9" w:rsidRPr="001714C9">
        <w:rPr>
          <w:vertAlign w:val="subscript"/>
        </w:rPr>
        <w:t>2</w:t>
      </w:r>
      <w:r w:rsidR="001714C9">
        <w:t>.</w:t>
      </w:r>
      <w:r w:rsidR="006D3C6A">
        <w:t xml:space="preserve"> </w:t>
      </w:r>
      <w:r w:rsidR="00D4012A">
        <w:t>W</w:t>
      </w:r>
      <w:r w:rsidR="006D3C6A">
        <w:t>e found that titanium consistently gives lower contact resistance</w:t>
      </w:r>
      <w:r w:rsidR="00411696">
        <w:t>, with less spread in statistical data</w:t>
      </w:r>
      <w:r w:rsidR="00FC05BD">
        <w:t>; a box plot of the fitted data is shown in</w:t>
      </w:r>
      <w:r w:rsidR="008C69C0">
        <w:t xml:space="preserve"> </w:t>
      </w:r>
      <w:r w:rsidR="008C69C0">
        <w:fldChar w:fldCharType="begin"/>
      </w:r>
      <w:r w:rsidR="008C69C0">
        <w:instrText xml:space="preserve"> REF _Ref489900135 \h </w:instrText>
      </w:r>
      <w:r w:rsidR="008C69C0">
        <w:fldChar w:fldCharType="separate"/>
      </w:r>
      <w:r w:rsidR="00D4012A">
        <w:t xml:space="preserve">Figure </w:t>
      </w:r>
      <w:r w:rsidR="00D4012A">
        <w:rPr>
          <w:noProof/>
          <w:cs/>
        </w:rPr>
        <w:t>‎</w:t>
      </w:r>
      <w:r w:rsidR="00D4012A">
        <w:rPr>
          <w:noProof/>
        </w:rPr>
        <w:t>6</w:t>
      </w:r>
      <w:r w:rsidR="00D4012A">
        <w:t>.</w:t>
      </w:r>
      <w:r w:rsidR="00D4012A">
        <w:rPr>
          <w:noProof/>
        </w:rPr>
        <w:t>2</w:t>
      </w:r>
      <w:r w:rsidR="008C69C0">
        <w:fldChar w:fldCharType="end"/>
      </w:r>
      <w:r w:rsidR="006D3C6A">
        <w:t>.</w:t>
      </w:r>
    </w:p>
    <w:p w:rsidR="005C28C1" w:rsidRDefault="00FC05BD" w:rsidP="001B5E56">
      <w:pPr>
        <w:keepNext/>
        <w:jc w:val="center"/>
      </w:pPr>
      <w:r>
        <w:rPr>
          <w:noProof/>
        </w:rPr>
        <w:drawing>
          <wp:inline distT="0" distB="0" distL="0" distR="0">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FC05BD" w:rsidRDefault="005C28C1" w:rsidP="00755BE5">
      <w:pPr>
        <w:pStyle w:val="Caption"/>
      </w:pPr>
      <w:bookmarkStart w:id="13" w:name="_Ref489900135"/>
      <w:r>
        <w:t xml:space="preserve">Figure </w:t>
      </w:r>
      <w:r w:rsidR="005426B4">
        <w:fldChar w:fldCharType="begin"/>
      </w:r>
      <w:r w:rsidR="005426B4">
        <w:instrText xml:space="preserve"> STYLEREF 1 \s </w:instrText>
      </w:r>
      <w:r w:rsidR="005426B4">
        <w:fldChar w:fldCharType="separate"/>
      </w:r>
      <w:r w:rsidR="005426B4">
        <w:rPr>
          <w:noProof/>
          <w:cs/>
        </w:rPr>
        <w:t>‎</w:t>
      </w:r>
      <w:r w:rsidR="005426B4">
        <w:rPr>
          <w:noProof/>
        </w:rPr>
        <w:t>6</w:t>
      </w:r>
      <w:r w:rsidR="005426B4">
        <w:fldChar w:fldCharType="end"/>
      </w:r>
      <w:r w:rsidR="005426B4">
        <w:t>.</w:t>
      </w:r>
      <w:r w:rsidR="005426B4">
        <w:fldChar w:fldCharType="begin"/>
      </w:r>
      <w:r w:rsidR="005426B4">
        <w:instrText xml:space="preserve"> SEQ Figure \* ARABIC \s 1 </w:instrText>
      </w:r>
      <w:r w:rsidR="005426B4">
        <w:fldChar w:fldCharType="separate"/>
      </w:r>
      <w:r w:rsidR="005426B4">
        <w:rPr>
          <w:noProof/>
        </w:rPr>
        <w:t>2</w:t>
      </w:r>
      <w:r w:rsidR="005426B4">
        <w:fldChar w:fldCharType="end"/>
      </w:r>
      <w:bookmarkEnd w:id="13"/>
      <w:r>
        <w:t xml:space="preserve"> Box plot of extracted contact resistance value for Cr/Pd and Ti/Pd metal stacks. The layer thickness was 1.5/40 nm for each stack</w:t>
      </w:r>
      <w:r w:rsidR="00755BE5">
        <w:t>. T</w:t>
      </w:r>
      <w:r>
        <w:t>he data analysis was performed using measurements from 25 devices for each metal stack.</w:t>
      </w:r>
      <w:r w:rsidR="00755BE5">
        <w:t xml:space="preserve"> The box plot whisker edges correspond to the extreme data points, the blue box limits correspond to the 75% and 25% percentile points and the red horizontal line is the median of the data.</w:t>
      </w:r>
      <w:r w:rsidR="006523DF">
        <w:t xml:space="preserve"> The results show the the Ti/Pd stack shows less spread and lower contact resistance compared to Cr/Pd.</w:t>
      </w:r>
    </w:p>
    <w:p w:rsidR="004D3A95" w:rsidRPr="004D3A95" w:rsidRDefault="00F115A7" w:rsidP="00163F32">
      <w:r>
        <w:t>The spread in Ti/Pd and Cr/Pd can be attributed to the formation of metal oxides at the adhesion layer/graphene interface</w:t>
      </w:r>
      <w:r>
        <w:fldChar w:fldCharType="begin" w:fldLock="1"/>
      </w:r>
      <w:r w:rsidR="003A5315">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40]", "plainTextFormattedCitation" : "[40]", "previouslyFormattedCitation" : "[40]" }, "properties" : { "noteIndex" : 0 }, "schema" : "https://github.com/citation-style-language/schema/raw/master/csl-citation.json" }</w:instrText>
      </w:r>
      <w:r>
        <w:fldChar w:fldCharType="separate"/>
      </w:r>
      <w:r w:rsidRPr="00F115A7">
        <w:rPr>
          <w:noProof/>
        </w:rPr>
        <w:t>[40]</w:t>
      </w:r>
      <w:r>
        <w:fldChar w:fldCharType="end"/>
      </w:r>
      <w:r>
        <w:t xml:space="preserve">. </w:t>
      </w:r>
      <w:r w:rsidR="001C43A8">
        <w:t>The lower spread and median in Ti/Pd points towards less oxidation of Ti in our process relative to Cr.</w:t>
      </w:r>
      <w:r w:rsidR="00E747DA">
        <w:t xml:space="preserve"> The spread of the data and the dependence of the stack contact resistance on the metal deposition conditions </w:t>
      </w:r>
      <w:r w:rsidR="00AF24FF">
        <w:t>elucidates the importance of fully reporting the deposition conditions</w:t>
      </w:r>
      <w:r w:rsidR="003A5315">
        <w:t>.</w:t>
      </w:r>
      <w:r w:rsidR="00AF24FF">
        <w:t xml:space="preserve"> </w:t>
      </w:r>
      <w:r w:rsidR="003A5315">
        <w:t>W</w:t>
      </w:r>
      <w:r w:rsidR="00AF24FF">
        <w:t>hen reporting contact resistance measurement data</w:t>
      </w:r>
      <w:r w:rsidR="004308B0">
        <w:t>, deposition system-dependent characteristics (deposition rate, deposition pressure, purity of the metal source) can have a profound effect on the reported data, which can be contradictory</w:t>
      </w:r>
      <w:r w:rsidR="00FE02D9">
        <w:t xml:space="preserve"> </w:t>
      </w:r>
      <w:r w:rsidR="00163F32">
        <w:t>if not information is given on the deposition conditions</w:t>
      </w:r>
      <w:r w:rsidR="003A5315">
        <w:fldChar w:fldCharType="begin" w:fldLock="1"/>
      </w:r>
      <w:r w:rsidR="0026222D">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5], [29], [34], [40], [44], [50], [53], [54], [59], [60]", "plainTextFormattedCitation" : "[25], [29], [34], [40], [44], [50], [53], [54], [59], [60]", "previouslyFormattedCitation" : "[25], [29], [34], [40], [44], [50], [53], [54], [59], [60]" }, "properties" : { "noteIndex" : 0 }, "schema" : "https://github.com/citation-style-language/schema/raw/master/csl-citation.json" }</w:instrText>
      </w:r>
      <w:r w:rsidR="003A5315">
        <w:fldChar w:fldCharType="separate"/>
      </w:r>
      <w:r w:rsidR="003A5315" w:rsidRPr="003A5315">
        <w:rPr>
          <w:noProof/>
        </w:rPr>
        <w:t>[25], [29], [34], [40], [44], [50], [53], [54], [59], [60]</w:t>
      </w:r>
      <w:r w:rsidR="003A5315">
        <w:fldChar w:fldCharType="end"/>
      </w:r>
      <w:r w:rsidR="004308B0">
        <w:t>.</w:t>
      </w:r>
      <w:r w:rsidR="00A96F60">
        <w:t xml:space="preserve"> </w:t>
      </w:r>
    </w:p>
    <w:p w:rsidR="008F62A8" w:rsidRDefault="008F62A8" w:rsidP="008C27E2">
      <w:pPr>
        <w:pStyle w:val="Heading3"/>
      </w:pPr>
      <w:r>
        <w:t xml:space="preserve">Thermal Interface </w:t>
      </w:r>
      <w:r w:rsidR="004E2D7C">
        <w:t>Resistance</w:t>
      </w:r>
    </w:p>
    <w:p w:rsidR="001E5714" w:rsidRDefault="001E5714" w:rsidP="009C4448">
      <w:r>
        <w:t xml:space="preserve">The thermal interface conductance affects how much Joule heating created by the electrical contact resistance flows through the channel, raising its temperature.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w:t>
      </w:r>
      <w:r>
        <w:lastRenderedPageBreak/>
        <w:t xml:space="preserve">contact thermal circuit depicting how Joule heating affects </w:t>
      </w:r>
      <w:r w:rsidR="00D67003">
        <w:t>the temperature of the channel</w:t>
      </w:r>
      <w:r w:rsidR="007D5E3D">
        <w:t xml:space="preserve">. </w:t>
      </w:r>
      <w:r w:rsidR="00D67003">
        <w:fldChar w:fldCharType="begin"/>
      </w:r>
      <w:r w:rsidR="00D67003">
        <w:instrText xml:space="preserve"> REF _Ref489905083 \h </w:instrText>
      </w:r>
      <w:r w:rsidR="00D67003">
        <w:fldChar w:fldCharType="separate"/>
      </w:r>
      <w:r w:rsidR="00D67003">
        <w:t xml:space="preserve">Figure </w:t>
      </w:r>
      <w:r w:rsidR="00D67003">
        <w:rPr>
          <w:noProof/>
          <w:cs/>
        </w:rPr>
        <w:t>‎</w:t>
      </w:r>
      <w:r w:rsidR="00D67003">
        <w:rPr>
          <w:noProof/>
        </w:rPr>
        <w:t>6</w:t>
      </w:r>
      <w:r w:rsidR="00D67003">
        <w:t>.</w:t>
      </w:r>
      <w:r w:rsidR="00D67003">
        <w:rPr>
          <w:noProof/>
        </w:rPr>
        <w:t>3</w:t>
      </w:r>
      <w:r w:rsidR="00D67003">
        <w:fldChar w:fldCharType="end"/>
      </w:r>
      <w:r w:rsidR="00D67003">
        <w:t xml:space="preserve"> is valid when </w:t>
      </w:r>
      <w:r w:rsidR="003124C8">
        <w:t xml:space="preserve">a doped graphene FET is </w:t>
      </w:r>
      <w:r w:rsidR="00D67003">
        <w:t>operating in low-field transport regime</w:t>
      </w:r>
      <w:r w:rsidR="003124C8">
        <w:t xml:space="preserve">, causing a negligible amount of Joule heating inside the channel. </w:t>
      </w:r>
      <w:r w:rsidR="00CB1538">
        <w:t>This</w:t>
      </w:r>
      <w:r w:rsidR="00AD4158">
        <w:t xml:space="preserve"> model</w:t>
      </w:r>
      <w:r w:rsidR="00CB1538">
        <w:t xml:space="preserve"> is different from the high-field transport</w:t>
      </w:r>
      <w:r w:rsidR="00AD4158">
        <w:t xml:space="preserve"> models</w:t>
      </w:r>
      <w:r w:rsidR="00CB1538">
        <w:t>, where the Fermi level spatial variation can cause the formation of a hot spot inside the channel</w:t>
      </w:r>
      <w:r w:rsidR="00AD4158">
        <w:t xml:space="preserve"> at the position of the charge neutrality point</w:t>
      </w:r>
      <w:r w:rsidR="0026222D">
        <w:fldChar w:fldCharType="begin" w:fldLock="1"/>
      </w:r>
      <w:r w:rsidR="00A61FC8">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939f0195-8c15-40c2-9954-48b7655e82ff", "http://www.mendeley.com/documents/?uuid=4b1a6407-fe8a-4644-a4c0-478a27852b2c"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8f35efce-27c1-4651-91c7-c1dcd8a10462", "http://www.mendeley.com/documents/?uuid=102de8f6-b8d1-4a77-a543-31d01309fd5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0d9208c8-b680-4981-84ff-38abc3e512f7", "http://www.mendeley.com/documents/?uuid=cb3f40b9-b296-4549-9856-f6fc6e7315cd"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 ] }, "page" : "4787-4793", "title" : "Imaging, Simulation, and Electrostatic Control of Power Dissipation in Graphene Devices", "type" : "article-journal", "volume" : "10" }, "uris" : [ "http://www.mendeley.com/documents/?uuid=6b16ed36-1cae-4211-81c7-2ce3d6b7146b", "http://www.mendeley.com/documents/?uuid=2ecbe9bf-eb06-48c8-a188-91220f934312" ] } ], "mendeley" : { "formattedCitation" : "[61]\u2013[64]", "plainTextFormattedCitation" : "[61]\u2013[64]", "previouslyFormattedCitation" : "[61]\u2013[64]" }, "properties" : { "noteIndex" : 0 }, "schema" : "https://github.com/citation-style-language/schema/raw/master/csl-citation.json" }</w:instrText>
      </w:r>
      <w:r w:rsidR="0026222D">
        <w:fldChar w:fldCharType="separate"/>
      </w:r>
      <w:r w:rsidR="0026222D" w:rsidRPr="0026222D">
        <w:rPr>
          <w:noProof/>
        </w:rPr>
        <w:t>[61]–[64]</w:t>
      </w:r>
      <w:r w:rsidR="0026222D">
        <w:fldChar w:fldCharType="end"/>
      </w:r>
      <w:r w:rsidR="00AD4158">
        <w:t>.</w:t>
      </w:r>
    </w:p>
    <w:p w:rsidR="001E5714" w:rsidRDefault="001E5714" w:rsidP="001E5714">
      <w:pPr>
        <w:keepNext/>
        <w:jc w:val="center"/>
      </w:pPr>
      <w:r>
        <w:rPr>
          <w:noProof/>
        </w:rPr>
        <w:drawing>
          <wp:inline distT="0" distB="0" distL="0" distR="0">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1E5714" w:rsidRDefault="001E5714" w:rsidP="00B2162C">
      <w:pPr>
        <w:pStyle w:val="Caption"/>
      </w:pPr>
      <w:bookmarkStart w:id="14" w:name="_Ref489905083"/>
      <w:r>
        <w:t xml:space="preserve">Figure </w:t>
      </w:r>
      <w:r w:rsidR="005426B4">
        <w:fldChar w:fldCharType="begin"/>
      </w:r>
      <w:r w:rsidR="005426B4">
        <w:instrText xml:space="preserve"> STYLEREF 1 \s </w:instrText>
      </w:r>
      <w:r w:rsidR="005426B4">
        <w:fldChar w:fldCharType="separate"/>
      </w:r>
      <w:r w:rsidR="005426B4">
        <w:rPr>
          <w:noProof/>
          <w:cs/>
        </w:rPr>
        <w:t>‎</w:t>
      </w:r>
      <w:r w:rsidR="005426B4">
        <w:rPr>
          <w:noProof/>
        </w:rPr>
        <w:t>6</w:t>
      </w:r>
      <w:r w:rsidR="005426B4">
        <w:fldChar w:fldCharType="end"/>
      </w:r>
      <w:r w:rsidR="005426B4">
        <w:t>.</w:t>
      </w:r>
      <w:r w:rsidR="005426B4">
        <w:fldChar w:fldCharType="begin"/>
      </w:r>
      <w:r w:rsidR="005426B4">
        <w:instrText xml:space="preserve"> SEQ Figure \* ARABIC \s 1 </w:instrText>
      </w:r>
      <w:r w:rsidR="005426B4">
        <w:fldChar w:fldCharType="separate"/>
      </w:r>
      <w:r w:rsidR="005426B4">
        <w:rPr>
          <w:noProof/>
        </w:rPr>
        <w:t>3</w:t>
      </w:r>
      <w:r w:rsidR="005426B4">
        <w:fldChar w:fldCharType="end"/>
      </w:r>
      <w:bookmarkEnd w:id="14"/>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w:t>
      </w:r>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rsidR="00B2162C">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rsidR="00FB52BB">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rsidR="006819E2">
        <w:t xml:space="preserve"> are the thermal resistances of the metal-graphene interface, metal contact, graphene channe</w:t>
      </w:r>
      <w:r w:rsidR="00B2162C">
        <w:t xml:space="preserve">l, </w:t>
      </w:r>
      <w:r w:rsidR="006819E2">
        <w:t>the graphene-substrate interface and substrate, respectively.</w:t>
      </w:r>
      <w:r w:rsidR="00B2162C">
        <w:t xml:space="preserve"> All the grounds shown are thermal grounds, representing the temperature of the surrounding.</w:t>
      </w:r>
    </w:p>
    <w:p w:rsidR="002B34D8" w:rsidRDefault="002B34D8" w:rsidP="002B34D8">
      <w:r>
        <w:t>The amount of heat flux flowing through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34D8" w:rsidTr="00C14E9E">
        <w:tc>
          <w:tcPr>
            <w:tcW w:w="544" w:type="pct"/>
            <w:vAlign w:val="center"/>
          </w:tcPr>
          <w:p w:rsidR="002B34D8" w:rsidRDefault="002B34D8" w:rsidP="006067CF">
            <w:pPr>
              <w:jc w:val="center"/>
              <w:rPr>
                <w:rFonts w:eastAsiaTheme="minorEastAsia"/>
              </w:rPr>
            </w:pPr>
          </w:p>
        </w:tc>
        <w:tc>
          <w:tcPr>
            <w:tcW w:w="3856" w:type="pct"/>
            <w:vAlign w:val="center"/>
          </w:tcPr>
          <w:p w:rsidR="002B34D8" w:rsidRPr="00C14E9E" w:rsidRDefault="003055D0" w:rsidP="002B34D8">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2B34D8" w:rsidRDefault="002B34D8" w:rsidP="006067CF">
            <w:pPr>
              <w:jc w:val="right"/>
              <w:rPr>
                <w:rFonts w:eastAsiaTheme="minorEastAsia"/>
              </w:rPr>
            </w:pPr>
            <w:r>
              <w:t>(</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Equation \* ARABIC \s 1 </w:instrText>
            </w:r>
            <w:r>
              <w:fldChar w:fldCharType="separate"/>
            </w:r>
            <w:r>
              <w:rPr>
                <w:noProof/>
              </w:rPr>
              <w:t>1</w:t>
            </w:r>
            <w:r>
              <w:fldChar w:fldCharType="end"/>
            </w:r>
            <w:r>
              <w:t>)</w:t>
            </w:r>
          </w:p>
        </w:tc>
      </w:tr>
    </w:tbl>
    <w:p w:rsidR="002B34D8" w:rsidRDefault="00DB0374" w:rsidP="002B34D8">
      <w:r>
        <w:t>The temperature difference between the channel and the surrounding is that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DB0374" w:rsidTr="003055D0">
        <w:tc>
          <w:tcPr>
            <w:tcW w:w="544" w:type="pct"/>
            <w:vAlign w:val="center"/>
          </w:tcPr>
          <w:p w:rsidR="00DB0374" w:rsidRDefault="00DB0374" w:rsidP="003055D0">
            <w:pPr>
              <w:jc w:val="center"/>
              <w:rPr>
                <w:rFonts w:eastAsiaTheme="minorEastAsia"/>
              </w:rPr>
            </w:pPr>
          </w:p>
        </w:tc>
        <w:tc>
          <w:tcPr>
            <w:tcW w:w="3856" w:type="pct"/>
            <w:vAlign w:val="center"/>
          </w:tcPr>
          <w:p w:rsidR="00DB0374" w:rsidRPr="00C14E9E" w:rsidRDefault="00C350CC" w:rsidP="00DB0374">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DB0374" w:rsidRDefault="00DB0374" w:rsidP="003055D0">
            <w:pPr>
              <w:jc w:val="right"/>
              <w:rPr>
                <w:rFonts w:eastAsiaTheme="minorEastAsia"/>
              </w:rPr>
            </w:pPr>
            <w:bookmarkStart w:id="15" w:name="_Ref489906151"/>
            <w:r>
              <w:t>(</w:t>
            </w:r>
            <w:r>
              <w:fldChar w:fldCharType="begin"/>
            </w:r>
            <w:r>
              <w:instrText xml:space="preserve"> STYLEREF 1 \s </w:instrText>
            </w:r>
            <w:r>
              <w:fldChar w:fldCharType="separate"/>
            </w:r>
            <w:r w:rsidR="006D3AB4">
              <w:rPr>
                <w:noProof/>
                <w:cs/>
              </w:rPr>
              <w:t>‎</w:t>
            </w:r>
            <w:r w:rsidR="006D3AB4">
              <w:rPr>
                <w:noProof/>
              </w:rPr>
              <w:t>6</w:t>
            </w:r>
            <w:r>
              <w:fldChar w:fldCharType="end"/>
            </w:r>
            <w:r>
              <w:t>.</w:t>
            </w:r>
            <w:r>
              <w:fldChar w:fldCharType="begin"/>
            </w:r>
            <w:r>
              <w:instrText xml:space="preserve"> SEQ Equation \* ARABIC \s 1 </w:instrText>
            </w:r>
            <w:r>
              <w:fldChar w:fldCharType="separate"/>
            </w:r>
            <w:r w:rsidR="006D3AB4">
              <w:rPr>
                <w:noProof/>
              </w:rPr>
              <w:t>2</w:t>
            </w:r>
            <w:r>
              <w:fldChar w:fldCharType="end"/>
            </w:r>
            <w:r>
              <w:t>)</w:t>
            </w:r>
            <w:bookmarkEnd w:id="15"/>
          </w:p>
        </w:tc>
      </w:tr>
    </w:tbl>
    <w:p w:rsidR="00DB0374" w:rsidRPr="002B34D8" w:rsidRDefault="006D3AB4" w:rsidP="003D6449">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t>
      </w:r>
      <w:r w:rsidR="003D6449">
        <w:t xml:space="preserve">We can thus approximate Equation </w:t>
      </w:r>
      <w:r w:rsidR="003D6449">
        <w:fldChar w:fldCharType="begin"/>
      </w:r>
      <w:r w:rsidR="003D6449">
        <w:instrText xml:space="preserve"> REF _Ref489906151 \h </w:instrText>
      </w:r>
      <w:r w:rsidR="003D6449">
        <w:fldChar w:fldCharType="separate"/>
      </w:r>
      <w:r w:rsidR="003D6449">
        <w:t>(</w:t>
      </w:r>
      <w:r w:rsidR="003D6449">
        <w:rPr>
          <w:noProof/>
          <w:cs/>
        </w:rPr>
        <w:t>‎</w:t>
      </w:r>
      <w:r w:rsidR="003D6449">
        <w:rPr>
          <w:noProof/>
        </w:rPr>
        <w:t>6</w:t>
      </w:r>
      <w:r w:rsidR="003D6449">
        <w:t>.</w:t>
      </w:r>
      <w:r w:rsidR="003D6449">
        <w:rPr>
          <w:noProof/>
        </w:rPr>
        <w:t>2</w:t>
      </w:r>
      <w:r w:rsidR="003D6449">
        <w:t>)</w:t>
      </w:r>
      <w:r w:rsidR="003D6449">
        <w:fldChar w:fldCharType="end"/>
      </w:r>
      <w:r w:rsidR="003D6449">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D6449" w:rsidTr="003055D0">
        <w:tc>
          <w:tcPr>
            <w:tcW w:w="544" w:type="pct"/>
            <w:vAlign w:val="center"/>
          </w:tcPr>
          <w:p w:rsidR="003D6449" w:rsidRDefault="003D6449" w:rsidP="003055D0">
            <w:pPr>
              <w:jc w:val="center"/>
              <w:rPr>
                <w:rFonts w:eastAsiaTheme="minorEastAsia"/>
              </w:rPr>
            </w:pPr>
          </w:p>
        </w:tc>
        <w:tc>
          <w:tcPr>
            <w:tcW w:w="3856" w:type="pct"/>
            <w:vAlign w:val="center"/>
          </w:tcPr>
          <w:p w:rsidR="003D6449" w:rsidRPr="00C14E9E" w:rsidRDefault="00C350CC" w:rsidP="00C350CC">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3D6449" w:rsidRDefault="003D6449" w:rsidP="003055D0">
            <w:pPr>
              <w:jc w:val="right"/>
              <w:rPr>
                <w:rFonts w:eastAsiaTheme="minorEastAsia"/>
              </w:rPr>
            </w:pPr>
            <w:bookmarkStart w:id="16" w:name="_Ref489906306"/>
            <w:r>
              <w:t>(</w:t>
            </w:r>
            <w:r>
              <w:fldChar w:fldCharType="begin"/>
            </w:r>
            <w:r>
              <w:instrText xml:space="preserve"> STYLEREF 1 \s </w:instrText>
            </w:r>
            <w:r>
              <w:fldChar w:fldCharType="separate"/>
            </w:r>
            <w:r w:rsidR="00AA450D">
              <w:rPr>
                <w:noProof/>
                <w:cs/>
              </w:rPr>
              <w:t>‎</w:t>
            </w:r>
            <w:r w:rsidR="00AA450D">
              <w:rPr>
                <w:noProof/>
              </w:rPr>
              <w:t>6</w:t>
            </w:r>
            <w:r>
              <w:fldChar w:fldCharType="end"/>
            </w:r>
            <w:r>
              <w:t>.</w:t>
            </w:r>
            <w:r>
              <w:fldChar w:fldCharType="begin"/>
            </w:r>
            <w:r>
              <w:instrText xml:space="preserve"> SEQ Equation \* ARABIC \s 1 </w:instrText>
            </w:r>
            <w:r>
              <w:fldChar w:fldCharType="separate"/>
            </w:r>
            <w:r w:rsidR="00AA450D">
              <w:rPr>
                <w:noProof/>
              </w:rPr>
              <w:t>3</w:t>
            </w:r>
            <w:r>
              <w:fldChar w:fldCharType="end"/>
            </w:r>
            <w:r>
              <w:t>)</w:t>
            </w:r>
            <w:bookmarkEnd w:id="16"/>
          </w:p>
        </w:tc>
      </w:tr>
    </w:tbl>
    <w:p w:rsidR="009C7066" w:rsidRDefault="00A068D7" w:rsidP="009C7066">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th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w:t>
      </w:r>
      <w:r w:rsidR="009C7066">
        <w:t xml:space="preserve"> The metal-graphene thermal interface resistance is also important in the high-field transport regime, as it a low thermal interface resi</w:t>
      </w:r>
      <w:r w:rsidR="00C041CE">
        <w:t>s</w:t>
      </w:r>
      <w:r w:rsidR="009C7066">
        <w:t>tance reduces the amount of temperature rise inside the channel</w:t>
      </w:r>
      <w:r w:rsidR="009C7066">
        <w:fldChar w:fldCharType="begin" w:fldLock="1"/>
      </w:r>
      <w:r w:rsidR="00A61FC8">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b3f40b9-b296-4549-9856-f6fc6e7315cd", "http://www.mendeley.com/documents/?uuid=0d9208c8-b680-4981-84ff-38abc3e512f7" ] } ], "mendeley" : { "formattedCitation" : "[63]", "plainTextFormattedCitation" : "[63]", "previouslyFormattedCitation" : "[63]" }, "properties" : { "noteIndex" : 0 }, "schema" : "https://github.com/citation-style-language/schema/raw/master/csl-citation.json" }</w:instrText>
      </w:r>
      <w:r w:rsidR="009C7066">
        <w:fldChar w:fldCharType="separate"/>
      </w:r>
      <w:r w:rsidR="009C7066" w:rsidRPr="009C7066">
        <w:rPr>
          <w:noProof/>
        </w:rPr>
        <w:t>[63]</w:t>
      </w:r>
      <w:r w:rsidR="009C7066">
        <w:fldChar w:fldCharType="end"/>
      </w:r>
      <w:r w:rsidR="009C7066">
        <w:t>.</w:t>
      </w:r>
    </w:p>
    <w:p w:rsidR="003055D0" w:rsidRDefault="003055D0" w:rsidP="009C7066">
      <w:r>
        <w:lastRenderedPageBreak/>
        <w:t xml:space="preserve">Thermal interface resistance is a strong function of the interface </w:t>
      </w:r>
      <w:r w:rsidR="00A96F60">
        <w:t>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g thermal interface conductance varies from 20 MW/m</w:t>
      </w:r>
      <w:r w:rsidR="00A96F60" w:rsidRPr="00A96F60">
        <w:rPr>
          <w:vertAlign w:val="superscript"/>
        </w:rPr>
        <w:t>2</w:t>
      </w:r>
      <w:r w:rsidR="00A96F60">
        <w:t>K for Au, 25 MW/m</w:t>
      </w:r>
      <w:r w:rsidR="00A96F60" w:rsidRPr="00A96F60">
        <w:rPr>
          <w:vertAlign w:val="superscript"/>
        </w:rPr>
        <w:t>2</w:t>
      </w:r>
      <w:r w:rsidR="00A96F60">
        <w:t>K for Pd, and 45 MW/m</w:t>
      </w:r>
      <w:r w:rsidR="00A96F60" w:rsidRPr="00A96F60">
        <w:rPr>
          <w:vertAlign w:val="superscript"/>
        </w:rPr>
        <w:t>2</w:t>
      </w:r>
      <w:r w:rsidR="00A96F60">
        <w:t>K for Ni.</w:t>
      </w:r>
    </w:p>
    <w:p w:rsidR="00C35C7F" w:rsidRPr="001E5714" w:rsidRDefault="00367B52" w:rsidP="00DB3D4E">
      <w:r>
        <w:t xml:space="preserve">Equation </w:t>
      </w:r>
      <w:r w:rsidR="000C68AF">
        <w:fldChar w:fldCharType="begin"/>
      </w:r>
      <w:r w:rsidR="000C68AF">
        <w:instrText xml:space="preserve"> REF _Ref489906306 \h </w:instrText>
      </w:r>
      <w:r w:rsidR="000C68AF">
        <w:fldChar w:fldCharType="separate"/>
      </w:r>
      <w:r w:rsidR="000C68AF">
        <w:t>(</w:t>
      </w:r>
      <w:r w:rsidR="000C68AF">
        <w:rPr>
          <w:noProof/>
          <w:cs/>
        </w:rPr>
        <w:t>‎</w:t>
      </w:r>
      <w:r w:rsidR="000C68AF">
        <w:rPr>
          <w:noProof/>
        </w:rPr>
        <w:t>6</w:t>
      </w:r>
      <w:r w:rsidR="000C68AF">
        <w:t>.</w:t>
      </w:r>
      <w:r w:rsidR="000C68AF">
        <w:rPr>
          <w:noProof/>
        </w:rPr>
        <w:t>3</w:t>
      </w:r>
      <w:r w:rsidR="000C68AF">
        <w:t>)</w:t>
      </w:r>
      <w:r w:rsidR="000C68AF">
        <w:fldChar w:fldCharType="end"/>
      </w:r>
      <w:r w:rsidR="000C68AF">
        <w:t xml:space="preserve"> highlights the</w:t>
      </w:r>
      <w:r w:rsidR="003E4934">
        <w:t xml:space="preserve"> importance of co-optimization of </w:t>
      </w:r>
      <w:r w:rsidR="00774229">
        <w:t xml:space="preserve">the </w:t>
      </w:r>
      <w:r w:rsidR="003E4934">
        <w:t>electrical and thermal-interface contact resistances.</w:t>
      </w:r>
      <w:r w:rsidR="00774229">
        <w:t xml:space="preserve"> The optimization of thermal contact resistance</w:t>
      </w:r>
      <w:r w:rsidR="009518F8">
        <w:t xml:space="preserve"> typically involves a proper choice of the metal contact material</w:t>
      </w:r>
      <w:r w:rsidR="00774229">
        <w:fldChar w:fldCharType="begin" w:fldLock="1"/>
      </w:r>
      <w:r w:rsidR="00A61FC8">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bf9d9b98-dd49-4ace-b7fd-ff343b4b5621", "http://www.mendeley.com/documents/?uuid=92c2cfe1-838f-41b0-a473-4ecc94f5b621"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562d41e2-e1d6-418f-8687-a6eb92ef62c5", "http://www.mendeley.com/documents/?uuid=6071cd9a-af48-48b0-bdec-c2c1accd5366"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e1c7525e-1f1d-4158-a0d6-c911a23433fd", "http://www.mendeley.com/documents/?uuid=fe6bcca0-8107-4e42-958f-8ec54945b3c8" ] } ], "mendeley" : { "formattedCitation" : "[65]\u2013[67]", "plainTextFormattedCitation" : "[65]\u2013[67]", "previouslyFormattedCitation" : "[65]\u2013[67]" }, "properties" : { "noteIndex" : 0 }, "schema" : "https://github.com/citation-style-language/schema/raw/master/csl-citation.json" }</w:instrText>
      </w:r>
      <w:r w:rsidR="00774229">
        <w:fldChar w:fldCharType="separate"/>
      </w:r>
      <w:r w:rsidR="00774229" w:rsidRPr="00774229">
        <w:rPr>
          <w:noProof/>
        </w:rPr>
        <w:t>[65]–[67]</w:t>
      </w:r>
      <w:r w:rsidR="00774229">
        <w:fldChar w:fldCharType="end"/>
      </w:r>
      <w:r w:rsidR="00DB3D4E">
        <w:t>, and co-optimization should focus on the reduction of the electrical and thermal interface resistance product</w:t>
      </w:r>
      <w:r w:rsidR="00427CAF">
        <w:fldChar w:fldCharType="begin" w:fldLock="1"/>
      </w:r>
      <w:r w:rsidR="00A61FC8">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fe6bcca0-8107-4e42-958f-8ec54945b3c8", "http://www.mendeley.com/documents/?uuid=e1c7525e-1f1d-4158-a0d6-c911a23433fd" ] } ], "mendeley" : { "formattedCitation" : "[67]", "plainTextFormattedCitation" : "[67]", "previouslyFormattedCitation" : "[67]" }, "properties" : { "noteIndex" : 0 }, "schema" : "https://github.com/citation-style-language/schema/raw/master/csl-citation.json" }</w:instrText>
      </w:r>
      <w:r w:rsidR="00427CAF">
        <w:fldChar w:fldCharType="separate"/>
      </w:r>
      <w:r w:rsidR="00427CAF" w:rsidRPr="00427CAF">
        <w:rPr>
          <w:noProof/>
        </w:rPr>
        <w:t>[67]</w:t>
      </w:r>
      <w:r w:rsidR="00427CAF">
        <w:fldChar w:fldCharType="end"/>
      </w:r>
      <w:r w:rsidR="00DB3D4E">
        <w:t>.</w:t>
      </w:r>
    </w:p>
    <w:p w:rsidR="00BC4C90" w:rsidRDefault="00BC4C90" w:rsidP="003B6E10">
      <w:pPr>
        <w:pStyle w:val="Heading2"/>
      </w:pPr>
      <w:r>
        <w:t>Stress in dual-gated Graphene FETs during Processing</w:t>
      </w:r>
    </w:p>
    <w:p w:rsidR="000D4103" w:rsidRDefault="00997066" w:rsidP="009300D9">
      <w:r>
        <w:t>Stress in thin films is inversely proportional to the thickness of the film, and graphene being single layer, represents the lower limit of thickness.</w:t>
      </w:r>
      <w:r w:rsidR="00210F6E">
        <w:t xml:space="preserve"> Graphene channels are typically sandwiched between two oxides; the fabrication of graphene FETs usually entails the deposition of a top-gate oxide, whether for use as a top-gate dielectric or for passivation. Even when fabricated over a single oxide layer, graphene being the lowest thickness element in the sack is the most prone to stress</w:t>
      </w:r>
      <w:r w:rsidR="009300D9">
        <w:t>, and s</w:t>
      </w:r>
      <w:r w:rsidR="000D4103">
        <w:t>tress affects the electronic properties graphene</w:t>
      </w:r>
      <w:r w:rsidR="000D4103">
        <w:fldChar w:fldCharType="begin" w:fldLock="1"/>
      </w:r>
      <w:r w:rsidR="009300D9">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68]\u2013[70]", "plainTextFormattedCitation" : "[68]\u2013[70]", "previouslyFormattedCitation" : "[68]\u2013[70]" }, "properties" : { "noteIndex" : 0 }, "schema" : "https://github.com/citation-style-language/schema/raw/master/csl-citation.json" }</w:instrText>
      </w:r>
      <w:r w:rsidR="000D4103">
        <w:fldChar w:fldCharType="separate"/>
      </w:r>
      <w:r w:rsidR="000D4103" w:rsidRPr="000D4103">
        <w:rPr>
          <w:noProof/>
        </w:rPr>
        <w:t>[68]–[70]</w:t>
      </w:r>
      <w:r w:rsidR="000D4103">
        <w:fldChar w:fldCharType="end"/>
      </w:r>
      <w:r w:rsidR="000D4103">
        <w:t>.</w:t>
      </w:r>
    </w:p>
    <w:p w:rsidR="0001289F" w:rsidRDefault="009300D9" w:rsidP="00CA349D">
      <w:r>
        <w:t>To study the evolution of stress in graphene during fabrication, we used Raman analysis. We used the 2D peak position as a metric to evaluate the evolution of strain in the graphene channel after each process of fabrication</w:t>
      </w:r>
      <w:r w:rsidR="00FF3CD7">
        <w:t xml:space="preserve"> outlined in </w:t>
      </w:r>
      <w:r w:rsidR="00FF3CD7">
        <w:fldChar w:fldCharType="begin"/>
      </w:r>
      <w:r w:rsidR="00FF3CD7">
        <w:instrText xml:space="preserve"> REF _Ref489899167 \r \h </w:instrText>
      </w:r>
      <w:r w:rsidR="00FF3CD7">
        <w:fldChar w:fldCharType="separate"/>
      </w:r>
      <w:r w:rsidR="00FF3CD7">
        <w:rPr>
          <w:cs/>
        </w:rPr>
        <w:t>‎</w:t>
      </w:r>
      <w:r w:rsidR="00FF3CD7">
        <w:t>Appendix B</w:t>
      </w:r>
      <w:r w:rsidR="00FF3CD7">
        <w:fldChar w:fldCharType="end"/>
      </w:r>
      <w:r>
        <w:t xml:space="preserve"> </w:t>
      </w:r>
      <w:r>
        <w:fldChar w:fldCharType="begin" w:fldLock="1"/>
      </w:r>
      <w:r w:rsidR="00A61FC8">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a765d6c4-3981-4ce0-b8c5-e0fb31ffa8c3", "http://www.mendeley.com/documents/?uuid=89e9aa77-a965-4921-bec7-38961e4462b4" ] } ], "mendeley" : { "formattedCitation" : "[68], [70]\u2013[77]", "plainTextFormattedCitation" : "[68], [70]\u2013[77]", "previouslyFormattedCitation" : "[68], [70]\u2013[77]" }, "properties" : { "noteIndex" : 0 }, "schema" : "https://github.com/citation-style-language/schema/raw/master/csl-citation.json" }</w:instrText>
      </w:r>
      <w:r>
        <w:fldChar w:fldCharType="separate"/>
      </w:r>
      <w:r w:rsidRPr="009300D9">
        <w:rPr>
          <w:noProof/>
        </w:rPr>
        <w:t>[68], [70]–[77]</w:t>
      </w:r>
      <w:r>
        <w:fldChar w:fldCharType="end"/>
      </w:r>
      <w:r>
        <w:t>.</w:t>
      </w:r>
      <w:r w:rsidR="00DE0E79">
        <w:t xml:space="preserve"> We evaluated the stress in the graphene channel before processing, after contacting, after ALD seed evaporation and after ALD of the top-gate oxide.</w:t>
      </w:r>
      <w:r w:rsidR="00F17970">
        <w:t xml:space="preserve"> We performed the experiment using 3 different photoresist and developer pairs and the results were consistent across all 3 pairs.</w:t>
      </w:r>
      <w:r w:rsidR="0001289F">
        <w:t xml:space="preserve"> The Raman analysis was performed on </w:t>
      </w:r>
      <w:r w:rsidR="00843DD1">
        <w:t>the photolithography defined graphene channel simi</w:t>
      </w:r>
      <w:r w:rsidR="00164EBD">
        <w:t>s</w:t>
      </w:r>
      <w:r w:rsidR="00843DD1">
        <w:t>lar to that shown in</w:t>
      </w:r>
      <w:r w:rsidR="00E16CAB">
        <w:t xml:space="preserve"> </w:t>
      </w:r>
      <w:r w:rsidR="00E16CAB">
        <w:fldChar w:fldCharType="begin"/>
      </w:r>
      <w:r w:rsidR="00E16CAB">
        <w:instrText xml:space="preserve"> REF _Ref489909887 \h </w:instrText>
      </w:r>
      <w:r w:rsidR="00E16CAB">
        <w:fldChar w:fldCharType="separate"/>
      </w:r>
      <w:r w:rsidR="00E16CAB">
        <w:t xml:space="preserve">Figure </w:t>
      </w:r>
      <w:r w:rsidR="00E16CAB">
        <w:rPr>
          <w:noProof/>
          <w:cs/>
        </w:rPr>
        <w:t>‎</w:t>
      </w:r>
      <w:r w:rsidR="00E16CAB">
        <w:rPr>
          <w:noProof/>
        </w:rPr>
        <w:t>6</w:t>
      </w:r>
      <w:r w:rsidR="00E16CAB">
        <w:t>.</w:t>
      </w:r>
      <w:r w:rsidR="00E16CAB">
        <w:rPr>
          <w:noProof/>
        </w:rPr>
        <w:t>4</w:t>
      </w:r>
      <w:r w:rsidR="00E16CAB">
        <w:fldChar w:fldCharType="end"/>
      </w:r>
      <w:r w:rsidR="00843DD1">
        <w:t>. The Raman analysis was performed on data obtained from area scans over the exposed channel</w:t>
      </w:r>
      <w:r w:rsidR="00CA349D">
        <w:t>s</w:t>
      </w:r>
      <w:r w:rsidR="00843DD1">
        <w:t>.</w:t>
      </w:r>
    </w:p>
    <w:p w:rsidR="00F02F66" w:rsidRDefault="00C83DC0" w:rsidP="00F02F66">
      <w:pPr>
        <w:keepNext/>
        <w:jc w:val="center"/>
      </w:pPr>
      <w:r w:rsidRPr="00C83DC0">
        <w:rPr>
          <w:noProof/>
        </w:rPr>
        <w:drawing>
          <wp:inline distT="0" distB="0" distL="0" distR="0">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C83DC0" w:rsidRDefault="00F02F66" w:rsidP="00F02F66">
      <w:pPr>
        <w:pStyle w:val="Caption"/>
      </w:pPr>
      <w:bookmarkStart w:id="17" w:name="_Ref489909887"/>
      <w:r>
        <w:t xml:space="preserve">Figure </w:t>
      </w:r>
      <w:r w:rsidR="005426B4">
        <w:fldChar w:fldCharType="begin"/>
      </w:r>
      <w:r w:rsidR="005426B4">
        <w:instrText xml:space="preserve"> STYLEREF 1 \s </w:instrText>
      </w:r>
      <w:r w:rsidR="005426B4">
        <w:fldChar w:fldCharType="separate"/>
      </w:r>
      <w:r w:rsidR="005426B4">
        <w:rPr>
          <w:noProof/>
          <w:cs/>
        </w:rPr>
        <w:t>‎</w:t>
      </w:r>
      <w:r w:rsidR="005426B4">
        <w:rPr>
          <w:noProof/>
        </w:rPr>
        <w:t>6</w:t>
      </w:r>
      <w:r w:rsidR="005426B4">
        <w:fldChar w:fldCharType="end"/>
      </w:r>
      <w:r w:rsidR="005426B4">
        <w:t>.</w:t>
      </w:r>
      <w:r w:rsidR="005426B4">
        <w:fldChar w:fldCharType="begin"/>
      </w:r>
      <w:r w:rsidR="005426B4">
        <w:instrText xml:space="preserve"> SEQ Figure \* ARABIC \s 1 </w:instrText>
      </w:r>
      <w:r w:rsidR="005426B4">
        <w:fldChar w:fldCharType="separate"/>
      </w:r>
      <w:r w:rsidR="005426B4">
        <w:rPr>
          <w:noProof/>
        </w:rPr>
        <w:t>4</w:t>
      </w:r>
      <w:r w:rsidR="005426B4">
        <w:fldChar w:fldCharType="end"/>
      </w:r>
      <w:bookmarkEnd w:id="17"/>
      <w:r>
        <w:t xml:space="preserve"> Optical microscope image of graphene FET device used to evaluate the stress evolution during fabrication. The graphene channels inside the red box was analyzed using Raman analysis to evaluate the stress during fabrication.</w:t>
      </w:r>
    </w:p>
    <w:p w:rsidR="00CA349D" w:rsidRDefault="00CA349D" w:rsidP="00CA349D">
      <w:r>
        <w:lastRenderedPageBreak/>
        <w:t>The 2D peak position was used as a metric for the strain in the channel. The 2D red shifts under tensile strain. The exact value of the strain was not calculated from the 2D peak shift due to the different values of the reported shift rates</w:t>
      </w:r>
      <w:r w:rsidR="003F456F">
        <w:fldChar w:fldCharType="begin" w:fldLock="1"/>
      </w:r>
      <w:r w:rsidR="00A61FC8">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70], [71], [74]\u2013[76], [78]", "plainTextFormattedCitation" : "[70], [71], [74]\u2013[76], [78]", "previouslyFormattedCitation" : "[70], [71], [74]\u2013[76], [78]" }, "properties" : { "noteIndex" : 0 }, "schema" : "https://github.com/citation-style-language/schema/raw/master/csl-citation.json" }</w:instrText>
      </w:r>
      <w:r w:rsidR="003F456F">
        <w:fldChar w:fldCharType="separate"/>
      </w:r>
      <w:r w:rsidR="003F456F" w:rsidRPr="003F456F">
        <w:rPr>
          <w:noProof/>
        </w:rPr>
        <w:t>[70], [71], [74]–[76], [78]</w:t>
      </w:r>
      <w:r w:rsidR="003F456F">
        <w:fldChar w:fldCharType="end"/>
      </w:r>
      <w:r>
        <w:t>.</w:t>
      </w:r>
    </w:p>
    <w:p w:rsidR="00934BB9" w:rsidRDefault="00934BB9" w:rsidP="00934BB9">
      <w:r>
        <w:t xml:space="preserve">The Raman spectrum from a single </w:t>
      </w:r>
      <w:r w:rsidR="00AD1A71">
        <w:t>point</w:t>
      </w:r>
      <w:r>
        <w:t xml:space="preserve"> and an aggregate of the 2D peak position after each fabrication step is shown in </w:t>
      </w:r>
      <w:r w:rsidR="001C21EB">
        <w:fldChar w:fldCharType="begin"/>
      </w:r>
      <w:r w:rsidR="001C21EB">
        <w:instrText xml:space="preserve"> REF _Ref489910794 \h </w:instrText>
      </w:r>
      <w:r w:rsidR="001C21EB">
        <w:fldChar w:fldCharType="separate"/>
      </w:r>
      <w:r w:rsidR="001C21EB">
        <w:t xml:space="preserve">Figure </w:t>
      </w:r>
      <w:r w:rsidR="001C21EB">
        <w:rPr>
          <w:noProof/>
          <w:cs/>
        </w:rPr>
        <w:t>‎</w:t>
      </w:r>
      <w:r w:rsidR="001C21EB">
        <w:rPr>
          <w:noProof/>
        </w:rPr>
        <w:t>6</w:t>
      </w:r>
      <w:r w:rsidR="001C21EB">
        <w:t>.</w:t>
      </w:r>
      <w:r w:rsidR="001C21EB">
        <w:rPr>
          <w:noProof/>
        </w:rPr>
        <w:t>5</w:t>
      </w:r>
      <w:r w:rsidR="001C21EB">
        <w:fldChar w:fldCharType="end"/>
      </w:r>
      <w:r>
        <w:t>.</w:t>
      </w:r>
      <w:r w:rsidR="00AD3C9D">
        <w:t xml:space="preserve"> The single point spectrum shown in </w:t>
      </w:r>
      <w:r w:rsidR="00AD3C9D">
        <w:fldChar w:fldCharType="begin"/>
      </w:r>
      <w:r w:rsidR="00AD3C9D">
        <w:instrText xml:space="preserve"> REF _Ref489910794 \h </w:instrText>
      </w:r>
      <w:r w:rsidR="00AD3C9D">
        <w:fldChar w:fldCharType="separate"/>
      </w:r>
      <w:r w:rsidR="00AD3C9D">
        <w:t xml:space="preserve">Figure </w:t>
      </w:r>
      <w:r w:rsidR="00AD3C9D">
        <w:rPr>
          <w:noProof/>
          <w:cs/>
        </w:rPr>
        <w:t>‎</w:t>
      </w:r>
      <w:r w:rsidR="00AD3C9D">
        <w:rPr>
          <w:noProof/>
        </w:rPr>
        <w:t>6</w:t>
      </w:r>
      <w:r w:rsidR="00AD3C9D">
        <w:t>.</w:t>
      </w:r>
      <w:r w:rsidR="00AD3C9D">
        <w:rPr>
          <w:noProof/>
        </w:rPr>
        <w:t>5</w:t>
      </w:r>
      <w:r w:rsidR="00AD3C9D">
        <w:fldChar w:fldCharType="end"/>
      </w:r>
      <w:r w:rsidR="00AD3C9D">
        <w:t>(a) shows that the 2D peak red shift slightly after contacting indicating a slight tensile strain of the channel, followed by a distinctive shift in after the Al</w:t>
      </w:r>
      <w:r w:rsidR="00AD3C9D" w:rsidRPr="00AD3C9D">
        <w:rPr>
          <w:vertAlign w:val="subscript"/>
        </w:rPr>
        <w:t>2</w:t>
      </w:r>
      <w:r w:rsidR="00AD3C9D">
        <w:t>O</w:t>
      </w:r>
      <w:r w:rsidR="00AD3C9D" w:rsidRPr="00AD3C9D">
        <w:rPr>
          <w:vertAlign w:val="subscript"/>
        </w:rPr>
        <w:t>3</w:t>
      </w:r>
      <w:r w:rsidR="00AD3C9D">
        <w:t xml:space="preserve"> seed layer deposition</w:t>
      </w:r>
      <w:r w:rsidR="00B22812">
        <w:t xml:space="preserve">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D3448" w:rsidTr="003055D0">
        <w:tc>
          <w:tcPr>
            <w:tcW w:w="4675" w:type="dxa"/>
            <w:vAlign w:val="bottom"/>
          </w:tcPr>
          <w:p w:rsidR="00DD3448" w:rsidRDefault="00DD3448" w:rsidP="003055D0">
            <w:pPr>
              <w:ind w:firstLine="0"/>
              <w:jc w:val="center"/>
            </w:pPr>
            <w:r>
              <w:rPr>
                <w:noProof/>
              </w:rPr>
              <w:drawing>
                <wp:inline distT="0" distB="0" distL="0" distR="0" wp14:anchorId="1D4062D8" wp14:editId="4A1CB0F7">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25">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DD3448" w:rsidRDefault="00DD3448" w:rsidP="003055D0">
            <w:pPr>
              <w:ind w:firstLine="0"/>
              <w:jc w:val="center"/>
            </w:pPr>
            <w:r>
              <w:t>(a)</w:t>
            </w:r>
          </w:p>
        </w:tc>
        <w:tc>
          <w:tcPr>
            <w:tcW w:w="4675" w:type="dxa"/>
            <w:vAlign w:val="bottom"/>
          </w:tcPr>
          <w:p w:rsidR="00DD3448" w:rsidRDefault="00DD3448" w:rsidP="003055D0">
            <w:pPr>
              <w:ind w:firstLine="0"/>
              <w:jc w:val="center"/>
            </w:pPr>
            <w:r>
              <w:rPr>
                <w:noProof/>
              </w:rPr>
              <w:drawing>
                <wp:inline distT="0" distB="0" distL="0" distR="0" wp14:anchorId="49BDCBEC" wp14:editId="1144EE8F">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26">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DD3448" w:rsidRDefault="00DD3448" w:rsidP="00A251BC">
            <w:pPr>
              <w:keepNext/>
              <w:ind w:firstLine="0"/>
              <w:jc w:val="center"/>
            </w:pPr>
            <w:r>
              <w:t>(b)</w:t>
            </w:r>
          </w:p>
        </w:tc>
      </w:tr>
    </w:tbl>
    <w:p w:rsidR="00DD3448" w:rsidRDefault="00A251BC" w:rsidP="00AF50BB">
      <w:pPr>
        <w:pStyle w:val="Caption"/>
      </w:pPr>
      <w:bookmarkStart w:id="18" w:name="_Ref489910794"/>
      <w:r>
        <w:t xml:space="preserve">Figure </w:t>
      </w:r>
      <w:r w:rsidR="005426B4">
        <w:fldChar w:fldCharType="begin"/>
      </w:r>
      <w:r w:rsidR="005426B4">
        <w:instrText xml:space="preserve"> STYLEREF 1 \s </w:instrText>
      </w:r>
      <w:r w:rsidR="005426B4">
        <w:fldChar w:fldCharType="separate"/>
      </w:r>
      <w:r w:rsidR="005426B4">
        <w:rPr>
          <w:noProof/>
          <w:cs/>
        </w:rPr>
        <w:t>‎</w:t>
      </w:r>
      <w:r w:rsidR="005426B4">
        <w:rPr>
          <w:noProof/>
        </w:rPr>
        <w:t>6</w:t>
      </w:r>
      <w:r w:rsidR="005426B4">
        <w:fldChar w:fldCharType="end"/>
      </w:r>
      <w:r w:rsidR="005426B4">
        <w:t>.</w:t>
      </w:r>
      <w:r w:rsidR="005426B4">
        <w:fldChar w:fldCharType="begin"/>
      </w:r>
      <w:r w:rsidR="005426B4">
        <w:instrText xml:space="preserve"> SEQ Figure \* ARABIC \s 1 </w:instrText>
      </w:r>
      <w:r w:rsidR="005426B4">
        <w:fldChar w:fldCharType="separate"/>
      </w:r>
      <w:r w:rsidR="005426B4">
        <w:rPr>
          <w:noProof/>
        </w:rPr>
        <w:t>5</w:t>
      </w:r>
      <w:r w:rsidR="005426B4">
        <w:fldChar w:fldCharType="end"/>
      </w:r>
      <w:bookmarkEnd w:id="18"/>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w:t>
      </w:r>
      <w:r w:rsidR="00D070F4">
        <w:t xml:space="preserve">The 2D peak position almost moves back to position prior to the seed deposition after ALD. The 2D peak FWHM is not included in the </w:t>
      </w:r>
      <w:r w:rsidR="00B73C40">
        <w:t>analysis,</w:t>
      </w:r>
      <w:r w:rsidR="00D070F4">
        <w:t xml:space="preserve"> as it is a weak function of the strain and due to its </w:t>
      </w:r>
      <w:r w:rsidR="00007766">
        <w:t xml:space="preserve">high sensitivity to </w:t>
      </w:r>
      <w:r w:rsidR="00AF50BB">
        <w:t>impurities</w:t>
      </w:r>
      <w:r w:rsidR="00007766">
        <w:t xml:space="preserve"> and substrate roughness.</w:t>
      </w:r>
    </w:p>
    <w:p w:rsidR="00F5028A" w:rsidRDefault="00F5028A" w:rsidP="00F5028A">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w:t>
      </w:r>
      <w:r w:rsidR="00E43F91">
        <w:t xml:space="preserve"> Initially, the 2D peak positions are scattered over a range of </w:t>
      </w:r>
      <w:r w:rsidR="002B4172">
        <w:t xml:space="preserve">peak </w:t>
      </w:r>
      <w:r w:rsidR="00E43F91">
        <w:t>positions due to the roughness of the substrate</w:t>
      </w:r>
      <w:r w:rsidR="00A61FC8">
        <w:fldChar w:fldCharType="begin" w:fldLock="1"/>
      </w:r>
      <w:r w:rsidR="00E647EB">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9]", "plainTextFormattedCitation" : "[79]", "previouslyFormattedCitation" : "[79]" }, "properties" : { "noteIndex" : 0 }, "schema" : "https://github.com/citation-style-language/schema/raw/master/csl-citation.json" }</w:instrText>
      </w:r>
      <w:r w:rsidR="00A61FC8">
        <w:fldChar w:fldCharType="separate"/>
      </w:r>
      <w:r w:rsidR="00A61FC8" w:rsidRPr="00A61FC8">
        <w:rPr>
          <w:noProof/>
        </w:rPr>
        <w:t>[79]</w:t>
      </w:r>
      <w:r w:rsidR="00A61FC8">
        <w:fldChar w:fldCharType="end"/>
      </w:r>
      <w:r w:rsidR="00E43F91">
        <w:t>.</w:t>
      </w:r>
      <w:r w:rsidR="002B4172">
        <w:t xml:space="preserve"> Once the channel is contacted the spread of the points reduces significantly. This reduction of 2D peak position can be attributed to the contacts anchoring the graphene ribbon of the substrate </w:t>
      </w:r>
      <w:r w:rsidR="0045318D">
        <w:t xml:space="preserve">with a given tension, </w:t>
      </w:r>
      <w:r w:rsidR="002B4172">
        <w:t>because the contacts typically spread beyond the graphene, effectively pinning it to the substrate.</w:t>
      </w:r>
      <w:r w:rsidR="0045318D">
        <w:t xml:space="preserve"> After the depositions of the Al</w:t>
      </w:r>
      <w:r w:rsidR="0045318D" w:rsidRPr="0045318D">
        <w:rPr>
          <w:vertAlign w:val="subscript"/>
        </w:rPr>
        <w:t>2</w:t>
      </w:r>
      <w:r w:rsidR="0045318D">
        <w:t>O</w:t>
      </w:r>
      <w:r w:rsidR="0045318D" w:rsidRPr="0045318D">
        <w:rPr>
          <w:vertAlign w:val="subscript"/>
        </w:rPr>
        <w:t>3</w:t>
      </w:r>
      <w:r w:rsidR="0045318D">
        <w:t xml:space="preserve"> seed layer (1.5 nm of aluminum left to natively oxidize in air)</w:t>
      </w:r>
      <w:r w:rsidR="00D97488">
        <w:t xml:space="preserve"> the 2D peak positions redshift significantly.</w:t>
      </w:r>
      <w:r w:rsidR="00E647EB">
        <w:t xml:space="preserve"> This can be attributed to the high tension in the graphene between the high-stress thin top oxide and the substrate. Graphene has a negative thermal expansion coefficient unlike Al</w:t>
      </w:r>
      <w:r w:rsidR="00E647EB" w:rsidRPr="00E647EB">
        <w:rPr>
          <w:vertAlign w:val="subscript"/>
        </w:rPr>
        <w:t>2</w:t>
      </w:r>
      <w:r w:rsidR="00E647EB">
        <w:t>O</w:t>
      </w:r>
      <w:r w:rsidR="00E647EB" w:rsidRPr="00E647EB">
        <w:rPr>
          <w:vertAlign w:val="subscript"/>
        </w:rPr>
        <w:t>3</w:t>
      </w:r>
      <w:r w:rsidR="00E647EB">
        <w:t xml:space="preserve"> and SiO</w:t>
      </w:r>
      <w:r w:rsidR="00E647EB" w:rsidRPr="00E647EB">
        <w:rPr>
          <w:vertAlign w:val="subscript"/>
        </w:rPr>
        <w:t>2</w:t>
      </w:r>
      <w:r w:rsidR="00E647EB">
        <w:rPr>
          <w:vertAlign w:val="subscript"/>
        </w:rPr>
        <w:t xml:space="preserve"> </w:t>
      </w:r>
      <w:r w:rsidR="00E647EB">
        <w:fldChar w:fldCharType="begin" w:fldLock="1"/>
      </w:r>
      <w:r w:rsidR="00F31958">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72]", "plainTextFormattedCitation" : "[72]", "previouslyFormattedCitation" : "[72]" }, "properties" : { "noteIndex" : 0 }, "schema" : "https://github.com/citation-style-language/schema/raw/master/csl-citation.json" }</w:instrText>
      </w:r>
      <w:r w:rsidR="00E647EB">
        <w:fldChar w:fldCharType="separate"/>
      </w:r>
      <w:r w:rsidR="00E647EB" w:rsidRPr="00E647EB">
        <w:rPr>
          <w:noProof/>
        </w:rPr>
        <w:t>[72]</w:t>
      </w:r>
      <w:r w:rsidR="00E647EB">
        <w:fldChar w:fldCharType="end"/>
      </w:r>
      <w:r w:rsidR="006575A4">
        <w:t>, exposing it to a high tensile stress by the thin top oxide seed layer.</w:t>
      </w:r>
      <w:r w:rsidR="00D24F8C">
        <w:t xml:space="preserve"> After the completion of the ALD, which takes about 1 hour at 150 </w:t>
      </w:r>
      <w:r w:rsidR="00D24F8C">
        <w:rPr>
          <w:rFonts w:cs="Times"/>
        </w:rPr>
        <w:t>°</w:t>
      </w:r>
      <w:r w:rsidR="00D24F8C">
        <w:t>C, the peak position almost move back to their original position, blue shifting by a small amount (~ 3 cm</w:t>
      </w:r>
      <w:r w:rsidR="00D24F8C" w:rsidRPr="00D24F8C">
        <w:rPr>
          <w:vertAlign w:val="superscript"/>
        </w:rPr>
        <w:t>-1</w:t>
      </w:r>
      <w:r w:rsidR="00D24F8C">
        <w:t>). This can be attributed to the thickness increase of the top gate oxide and the thermal processing causing a reduction in the overall stress in the top gate oxide, and the graphene channel subsequentl</w:t>
      </w:r>
      <w:r w:rsidR="0003301E">
        <w:t>y. We cannot ascertain whether the long time anneal or the thickness increase is the cause of stress reduction, but experimenting with different growth times and temperatures could allow the evaluation of the effect of each parameter more accurately.</w:t>
      </w:r>
    </w:p>
    <w:p w:rsidR="00BC4C90" w:rsidRDefault="00BC4C90" w:rsidP="003B6E10">
      <w:pPr>
        <w:pStyle w:val="Heading2"/>
      </w:pPr>
      <w:bookmarkStart w:id="19" w:name="_Ref489991930"/>
      <w:r>
        <w:lastRenderedPageBreak/>
        <w:t>Impact of Metal-Ion Containing Developers on the Performance of Graphene FETs</w:t>
      </w:r>
      <w:bookmarkEnd w:id="19"/>
    </w:p>
    <w:p w:rsidR="004D30B6" w:rsidRDefault="003D59B7" w:rsidP="004D30B6">
      <w:r>
        <w:t xml:space="preserve">Photoresist </w:t>
      </w:r>
      <w:r w:rsidR="000D635E">
        <w:t xml:space="preserve">developer chemistries </w:t>
      </w:r>
      <w:r>
        <w:t xml:space="preserve">can be divided into metal-ion free and metal-ion containing. </w:t>
      </w:r>
      <w:r w:rsidR="00771233">
        <w:t xml:space="preserve">The choice of a developer chemistry depends on its compatibility and if it has desirable properties with respect to the fabrication process. </w:t>
      </w:r>
    </w:p>
    <w:p w:rsidR="00EA4B5D" w:rsidRDefault="00EA4B5D" w:rsidP="004D30B6">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w:t>
      </w:r>
      <w:r w:rsidR="00F31958">
        <w:t xml:space="preserve"> We fabricated 25 devices using each photoresist using commercial CVD graphene and evaluated the performance of the devices by fitting their characteristics to </w:t>
      </w:r>
      <w:r w:rsidR="00D71693">
        <w:t>the</w:t>
      </w:r>
      <w:r w:rsidR="00F31958">
        <w:t xml:space="preserve"> constant mobility model</w:t>
      </w:r>
      <w:r w:rsidR="00F31958">
        <w:fldChar w:fldCharType="begin" w:fldLock="1"/>
      </w:r>
      <w:r w:rsidR="00EF608D">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58]", "plainTextFormattedCitation" : "[58]", "previouslyFormattedCitation" : "[58]" }, "properties" : { "noteIndex" : 0 }, "schema" : "https://github.com/citation-style-language/schema/raw/master/csl-citation.json" }</w:instrText>
      </w:r>
      <w:r w:rsidR="00F31958">
        <w:fldChar w:fldCharType="separate"/>
      </w:r>
      <w:r w:rsidR="00F31958" w:rsidRPr="00F31958">
        <w:rPr>
          <w:noProof/>
        </w:rPr>
        <w:t>[58]</w:t>
      </w:r>
      <w:r w:rsidR="00F31958">
        <w:fldChar w:fldCharType="end"/>
      </w:r>
      <w:r w:rsidR="00643C41">
        <w:t>.</w:t>
      </w:r>
      <w:r w:rsidR="0044680D">
        <w:t xml:space="preserve"> Electrical measurements included a hysteresis sweep of the gate to extract the resulting hysteresis in Dirac point voltage occurring because of interface trapped charges between the graphene and SiO</w:t>
      </w:r>
      <w:r w:rsidR="0044680D" w:rsidRPr="0044680D">
        <w:rPr>
          <w:vertAlign w:val="subscript"/>
        </w:rPr>
        <w:t>2</w:t>
      </w:r>
      <w:r w:rsidR="0044680D">
        <w:t xml:space="preserve"> substrate</w:t>
      </w:r>
      <w:r w:rsidR="00EF608D">
        <w:fldChar w:fldCharType="begin" w:fldLock="1"/>
      </w:r>
      <w:r w:rsidR="00C66964">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 \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f75d7beb-fda4-4841-b2e1-76bc957fdff3"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5", "issue" : "33", "issued" : { "date-parts" : [ [ "2010" ] ] }, "page" : "334214", "title" : "Intrinsic doping and gate hysteresis in graphene field effect devices fabricated on SiO2 substrates.", "type" : "article-journal", "volume" : "22" }, "uris" : [ "http://www.mendeley.com/documents/?uuid=5c0ccf1d-8fa5-4438-8587-b48d70073962" ] }, { "id" : "ITEM-6",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6", "issue" : "18", "issued" : { "date-parts" : [ [ "2011" ] ] }, "page" : "98-101", "title" : "Fast transient charging at the graphene/ SiO2 interface causing hysteretic device characteristics", "type" : "article-journal", "volume" : "98" }, "uris" : [ "http://www.mendeley.com/documents/?uuid=943843e4-6f5c-4c4d-a33f-7a910f9c00bb" ] }, { "id" : "ITEM-7",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7", "issue" : "11", "issued" : { "date-parts" : [ [ "2015" ] ] }, "page" : "113104", "title" : "Encapsulated graphene field-effect transistors for air stable operation", "type" : "article-journal", "volume" : "106" }, "uris" : [ "http://www.mendeley.com/documents/?uuid=73d638d2-d5af-48d5-90f1-62cceb77dfe2" ] }, { "id" : "ITEM-8",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8", "issue" : "11", "issued" : { "date-parts" : [ [ "2011" ] ] }, "title" : "Relating hysteresis and electrochemistry in graphene field effect transistors", "type" : "article-journal", "volume" : "110" }, "uris" : [ "http://www.mendeley.com/documents/?uuid=3ceab015-6077-494c-bddd-0bc1ce5411dd" ] }, { "id" : "ITEM-9",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9", "issue" : "9", "issued" : { "date-parts" : [ [ "2011" ] ] }, "page" : "2013-2016", "title" : "Binding mechanisms of molecular oxygen and moisture to graphene", "type" : "article-journal", "volume" : "98" }, "uris" : [ "http://www.mendeley.com/documents/?uuid=14d265cd-583d-421d-ba47-bd4efc9d79e5" ] }, { "id" : "ITEM-1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1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1",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1", "issue" : "8", "issued" : { "date-parts" : [ [ "2011" ] ] }, "title" : "The role of charge traps in inducing hysteresis: Capacitance-voltage measurements on top gated bilayer graphene", "type" : "article-journal", "volume" : "99" }, "uris" : [ "http://www.mendeley.com/documents/?uuid=d07a9262-599f-4943-a7f6-dfc1ab9acfb4" ] }, { "id" : "ITEM-12",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2", "issued" : { "date-parts" : [ [ "2015" ] ] }, "page" : "3558-3564", "publisher" : "Royal Society of Chemistry", "title" : "Highly air stable passivation of graphene based field effect devices", "type" : "article-journal" }, "uris" : [ "http://www.mendeley.com/documents/?uuid=7ba413ab-c6e3-4ea6-91dc-ce2619a770dc" ] }, { "id" : "ITEM-13",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3", "issue" : "5", "issued" : { "date-parts" : [ [ "2014", "5" ] ] }, "page" : "1583-1589", "title" : "Hysteresis-Free Nanosecond Pulsed Electrical Characterization of Top-Gated Graphene Transistors", "type" : "article-journal", "volume" : "61" }, "uris" : [ "http://www.mendeley.com/documents/?uuid=20f78191-1045-4d75-93e5-9044577f7ffb" ] }, { "id" : "ITEM-14",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4",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80]\u2013[93]", "plainTextFormattedCitation" : "[80]\u2013[93]", "previouslyFormattedCitation" : "[80]\u2013[93]" }, "properties" : { "noteIndex" : 0 }, "schema" : "https://github.com/citation-style-language/schema/raw/master/csl-citation.json" }</w:instrText>
      </w:r>
      <w:r w:rsidR="00EF608D">
        <w:fldChar w:fldCharType="separate"/>
      </w:r>
      <w:r w:rsidR="00EF608D" w:rsidRPr="00EF608D">
        <w:rPr>
          <w:noProof/>
        </w:rPr>
        <w:t>[80]–[93]</w:t>
      </w:r>
      <w:r w:rsidR="00EF608D">
        <w:fldChar w:fldCharType="end"/>
      </w:r>
      <w:r w:rsidR="0044680D">
        <w:t>.</w:t>
      </w:r>
      <w:r w:rsidR="00EF608D">
        <w:t xml:space="preserve"> The devices were fabricated using the same steps outlined in </w:t>
      </w:r>
      <w:r w:rsidR="00EF608D">
        <w:fldChar w:fldCharType="begin"/>
      </w:r>
      <w:r w:rsidR="00EF608D">
        <w:instrText xml:space="preserve"> REF _Ref489899167 \r \h </w:instrText>
      </w:r>
      <w:r w:rsidR="00EF608D">
        <w:fldChar w:fldCharType="separate"/>
      </w:r>
      <w:r w:rsidR="00EF608D">
        <w:rPr>
          <w:cs/>
        </w:rPr>
        <w:t>‎</w:t>
      </w:r>
      <w:r w:rsidR="00EF608D">
        <w:t>Appendix B</w:t>
      </w:r>
      <w:r w:rsidR="00EF608D">
        <w:fldChar w:fldCharType="end"/>
      </w:r>
      <w:r w:rsidR="00EF608D">
        <w:t xml:space="preserve">, but without the top gate metal deposition. The devices were measured using the setup outlined in </w:t>
      </w:r>
      <w:r w:rsidR="00EF608D">
        <w:fldChar w:fldCharType="begin"/>
      </w:r>
      <w:r w:rsidR="00EF608D">
        <w:instrText xml:space="preserve"> REF _Ref489987865 \r \h </w:instrText>
      </w:r>
      <w:r w:rsidR="00EF608D">
        <w:fldChar w:fldCharType="separate"/>
      </w:r>
      <w:r w:rsidR="00EF608D">
        <w:rPr>
          <w:cs/>
        </w:rPr>
        <w:t>‎</w:t>
      </w:r>
      <w:r w:rsidR="00EF608D">
        <w:t>Appendix C</w:t>
      </w:r>
      <w:r w:rsidR="00EF608D">
        <w:fldChar w:fldCharType="end"/>
      </w:r>
      <w:r w:rsidR="00EF608D">
        <w:t>.</w:t>
      </w:r>
      <w:r w:rsidR="00EE2351">
        <w:t xml:space="preserve"> </w:t>
      </w:r>
      <w:r w:rsidR="00EE2351" w:rsidRPr="00EE2351">
        <w:t xml:space="preserve">Each box corresponds to measurements from 25 devices. </w:t>
      </w:r>
      <w:r w:rsidR="006C521A">
        <w:t>In all box plot figures in this section</w:t>
      </w:r>
      <w:r w:rsidR="00E5279D">
        <w:t>, t</w:t>
      </w:r>
      <w:r w:rsidR="00EE2351" w:rsidRPr="00EE2351">
        <w:t>he box plot whisker edges correspond to the extreme data points, the blue box limits correspond to the 75% and 25% percentile points and the red horizontal line is the median of the data.</w:t>
      </w:r>
    </w:p>
    <w:p w:rsidR="00B80219" w:rsidRDefault="00B80219" w:rsidP="00B80219">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w:t>
      </w:r>
      <w:r w:rsidR="009A25EE">
        <w:t xml:space="preserve"> the</w:t>
      </w:r>
      <w:r>
        <w:t xml:space="preserve"> different developers. The data shows that the MIF CD26 developer yields the lower Dirac point voltage. This is expected as the lack of metal ions in the MIF developer causes less doping compared to the MIC developers</w:t>
      </w:r>
      <w:r w:rsidR="0079393F">
        <w:t>,</w:t>
      </w:r>
      <w:r>
        <w:t xml:space="preserve"> which dope the graphene significantly due to the metal ion content.</w:t>
      </w:r>
    </w:p>
    <w:p w:rsidR="00B80219" w:rsidRDefault="0079393F" w:rsidP="004D30B6">
      <w:r>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w:t>
      </w:r>
      <w:r w:rsidR="00234950">
        <w:t xml:space="preserve">lowest magnitude of hysteresis. </w:t>
      </w:r>
      <w:r>
        <w:t xml:space="preserve">This can be attributed to the screening of graphene-dielectric interface charges </w:t>
      </w:r>
      <w:r w:rsidR="00B30109">
        <w:t>by the metal-ion dopants, reducing their effect in causing hysteresis</w:t>
      </w:r>
      <w:r>
        <w:t>.</w:t>
      </w:r>
    </w:p>
    <w:p w:rsidR="00B30109" w:rsidRDefault="00B30109" w:rsidP="00B30109">
      <w:r>
        <w:t xml:space="preserve">The extracted charged-ion concentration is shown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It confirms that the charged-impurity concentration of MIF developers is considerably less than that obtained using MIC developers. This results is expected, as the more metal ions are essentially charged impurities.</w:t>
      </w:r>
    </w:p>
    <w:p w:rsidR="00B30109" w:rsidRDefault="00B30109" w:rsidP="00B30109">
      <w:r>
        <w:t>The extracted mobility is shown in</w:t>
      </w:r>
      <w:r w:rsidR="00345579">
        <w:t xml:space="preserve"> </w:t>
      </w:r>
      <w:r w:rsidR="00345579">
        <w:fldChar w:fldCharType="begin"/>
      </w:r>
      <w:r w:rsidR="00345579">
        <w:instrText xml:space="preserve"> REF _Ref489989267 \h </w:instrText>
      </w:r>
      <w:r w:rsidR="00345579">
        <w:fldChar w:fldCharType="separate"/>
      </w:r>
      <w:r w:rsidR="00345579">
        <w:t xml:space="preserve">Figure </w:t>
      </w:r>
      <w:r w:rsidR="00345579">
        <w:rPr>
          <w:noProof/>
          <w:cs/>
        </w:rPr>
        <w:t>‎</w:t>
      </w:r>
      <w:r w:rsidR="00345579">
        <w:rPr>
          <w:noProof/>
        </w:rPr>
        <w:t>6</w:t>
      </w:r>
      <w:r w:rsidR="00345579">
        <w:t>.</w:t>
      </w:r>
      <w:r w:rsidR="00345579">
        <w:rPr>
          <w:noProof/>
        </w:rPr>
        <w:t>9</w:t>
      </w:r>
      <w:r w:rsidR="00345579">
        <w:fldChar w:fldCharType="end"/>
      </w:r>
      <w:r>
        <w:t xml:space="preserve">. We note that MIF developers yield significantly higher </w:t>
      </w:r>
      <w:r w:rsidR="002726DC">
        <w:t xml:space="preserve">charge carrier </w:t>
      </w:r>
      <w:r>
        <w:t xml:space="preserve">mobility compared to </w:t>
      </w:r>
      <w:r w:rsidR="00A426BC">
        <w:t>MIC developers. This result can be attributed to the reduction in charged-impurity scattering when using MIF developers as they cause less charged-impurity concentration.</w:t>
      </w:r>
    </w:p>
    <w:p w:rsidR="00405D8B" w:rsidRDefault="00405D8B" w:rsidP="00B30109">
      <w:r>
        <w:t xml:space="preserve">The extracted contact resistance normalized per device width is shown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Although the median values are close, the spread is significantly lower when using MIF developers. This indicates a more consistent metal-graphene interface as the contact resistance is a strong function of the state of the metal-graphene interface.</w:t>
      </w:r>
      <w:r w:rsidR="0027371F">
        <w:t xml:space="preserve"> </w:t>
      </w:r>
    </w:p>
    <w:p w:rsidR="003222B5" w:rsidRDefault="003222B5" w:rsidP="00B30109">
      <w:r>
        <w:t>The results conclusively indicate the MIF developers are superior when processing graphene compared with MIC developers, unless the graphene channel is to be doped intentionally.</w:t>
      </w:r>
    </w:p>
    <w:p w:rsidR="00EF608D" w:rsidRDefault="00EF608D" w:rsidP="00EE2351">
      <w:pPr>
        <w:keepNext/>
        <w:ind w:firstLine="0"/>
        <w:jc w:val="center"/>
      </w:pPr>
      <w:r>
        <w:rPr>
          <w:noProof/>
        </w:rPr>
        <w:lastRenderedPageBreak/>
        <w:drawing>
          <wp:inline distT="0" distB="0" distL="0" distR="0">
            <wp:extent cx="4789975" cy="33832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89975" cy="3383280"/>
                    </a:xfrm>
                    <a:prstGeom prst="rect">
                      <a:avLst/>
                    </a:prstGeom>
                  </pic:spPr>
                </pic:pic>
              </a:graphicData>
            </a:graphic>
          </wp:inline>
        </w:drawing>
      </w:r>
    </w:p>
    <w:p w:rsidR="00EF608D" w:rsidRDefault="00EF608D" w:rsidP="00EE2351">
      <w:pPr>
        <w:pStyle w:val="Caption"/>
      </w:pPr>
      <w:bookmarkStart w:id="20" w:name="_Ref489988121"/>
      <w:r>
        <w:t xml:space="preserve">Figure </w:t>
      </w:r>
      <w:r w:rsidR="005426B4">
        <w:fldChar w:fldCharType="begin"/>
      </w:r>
      <w:r w:rsidR="005426B4">
        <w:instrText xml:space="preserve"> STYLEREF 1 \s </w:instrText>
      </w:r>
      <w:r w:rsidR="005426B4">
        <w:fldChar w:fldCharType="separate"/>
      </w:r>
      <w:r w:rsidR="005426B4">
        <w:rPr>
          <w:noProof/>
          <w:cs/>
        </w:rPr>
        <w:t>‎</w:t>
      </w:r>
      <w:r w:rsidR="005426B4">
        <w:rPr>
          <w:noProof/>
        </w:rPr>
        <w:t>6</w:t>
      </w:r>
      <w:r w:rsidR="005426B4">
        <w:fldChar w:fldCharType="end"/>
      </w:r>
      <w:r w:rsidR="005426B4">
        <w:t>.</w:t>
      </w:r>
      <w:r w:rsidR="005426B4">
        <w:fldChar w:fldCharType="begin"/>
      </w:r>
      <w:r w:rsidR="005426B4">
        <w:instrText xml:space="preserve"> SEQ Figure \* ARABIC \s 1 </w:instrText>
      </w:r>
      <w:r w:rsidR="005426B4">
        <w:fldChar w:fldCharType="separate"/>
      </w:r>
      <w:r w:rsidR="005426B4">
        <w:rPr>
          <w:noProof/>
        </w:rPr>
        <w:t>6</w:t>
      </w:r>
      <w:r w:rsidR="005426B4">
        <w:fldChar w:fldCharType="end"/>
      </w:r>
      <w:bookmarkEnd w:id="20"/>
      <w:r>
        <w:t xml:space="preserve"> Dirac point voltage measured for the devices fabricated using different photoresist. Labels "Up" and "Down" correspond to sweeping the </w:t>
      </w:r>
      <w:r w:rsidR="00060C19">
        <w:t>back-gate</w:t>
      </w:r>
      <w:r>
        <w:t xml:space="preserve"> voltage up and down</w:t>
      </w:r>
      <w:r w:rsidR="00060C19">
        <w:t xml:space="preserve">. </w:t>
      </w:r>
    </w:p>
    <w:p w:rsidR="00F115DB" w:rsidRDefault="00F115DB" w:rsidP="002E48D0">
      <w:pPr>
        <w:keepNext/>
        <w:ind w:firstLine="0"/>
        <w:jc w:val="center"/>
      </w:pPr>
      <w:r>
        <w:rPr>
          <w:noProof/>
        </w:rPr>
        <w:drawing>
          <wp:inline distT="0" distB="0" distL="0" distR="0">
            <wp:extent cx="4789398" cy="33832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EE2351" w:rsidRDefault="00F115DB" w:rsidP="00F115DB">
      <w:pPr>
        <w:pStyle w:val="Caption"/>
      </w:pPr>
      <w:bookmarkStart w:id="21" w:name="_Ref489988877"/>
      <w:r>
        <w:t xml:space="preserve">Figure </w:t>
      </w:r>
      <w:r w:rsidR="005426B4">
        <w:fldChar w:fldCharType="begin"/>
      </w:r>
      <w:r w:rsidR="005426B4">
        <w:instrText xml:space="preserve"> STYLEREF 1 \s </w:instrText>
      </w:r>
      <w:r w:rsidR="005426B4">
        <w:fldChar w:fldCharType="separate"/>
      </w:r>
      <w:r w:rsidR="005426B4">
        <w:rPr>
          <w:noProof/>
          <w:cs/>
        </w:rPr>
        <w:t>‎</w:t>
      </w:r>
      <w:r w:rsidR="005426B4">
        <w:rPr>
          <w:noProof/>
        </w:rPr>
        <w:t>6</w:t>
      </w:r>
      <w:r w:rsidR="005426B4">
        <w:fldChar w:fldCharType="end"/>
      </w:r>
      <w:r w:rsidR="005426B4">
        <w:t>.</w:t>
      </w:r>
      <w:r w:rsidR="005426B4">
        <w:fldChar w:fldCharType="begin"/>
      </w:r>
      <w:r w:rsidR="005426B4">
        <w:instrText xml:space="preserve"> SEQ Figure \* ARABIC \s 1 </w:instrText>
      </w:r>
      <w:r w:rsidR="005426B4">
        <w:fldChar w:fldCharType="separate"/>
      </w:r>
      <w:r w:rsidR="005426B4">
        <w:rPr>
          <w:noProof/>
        </w:rPr>
        <w:t>7</w:t>
      </w:r>
      <w:r w:rsidR="005426B4">
        <w:fldChar w:fldCharType="end"/>
      </w:r>
      <w:bookmarkEnd w:id="21"/>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w:t>
      </w:r>
      <w:r w:rsidR="000C5A8F">
        <w:t xml:space="preserve"> caused by them</w:t>
      </w:r>
      <w:r>
        <w:t>.</w:t>
      </w:r>
    </w:p>
    <w:p w:rsidR="0023706A" w:rsidRDefault="0023706A" w:rsidP="00D81804">
      <w:pPr>
        <w:keepNext/>
        <w:ind w:firstLine="0"/>
        <w:jc w:val="center"/>
      </w:pPr>
      <w:r>
        <w:rPr>
          <w:noProof/>
        </w:rPr>
        <w:lastRenderedPageBreak/>
        <w:drawing>
          <wp:inline distT="0" distB="0" distL="0" distR="0">
            <wp:extent cx="4793023" cy="33832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29">
                      <a:extLst>
                        <a:ext uri="{28A0092B-C50C-407E-A947-70E740481C1C}">
                          <a14:useLocalDpi xmlns:a14="http://schemas.microsoft.com/office/drawing/2010/main" val="0"/>
                        </a:ext>
                      </a:extLst>
                    </a:blip>
                    <a:stretch>
                      <a:fillRect/>
                    </a:stretch>
                  </pic:blipFill>
                  <pic:spPr>
                    <a:xfrm>
                      <a:off x="0" y="0"/>
                      <a:ext cx="4793023" cy="3383280"/>
                    </a:xfrm>
                    <a:prstGeom prst="rect">
                      <a:avLst/>
                    </a:prstGeom>
                  </pic:spPr>
                </pic:pic>
              </a:graphicData>
            </a:graphic>
          </wp:inline>
        </w:drawing>
      </w:r>
    </w:p>
    <w:p w:rsidR="0023706A" w:rsidRDefault="0023706A" w:rsidP="0023706A">
      <w:pPr>
        <w:pStyle w:val="Caption"/>
      </w:pPr>
      <w:bookmarkStart w:id="22" w:name="_Ref489988967"/>
      <w:r>
        <w:t xml:space="preserve">Figure </w:t>
      </w:r>
      <w:r w:rsidR="005426B4">
        <w:fldChar w:fldCharType="begin"/>
      </w:r>
      <w:r w:rsidR="005426B4">
        <w:instrText xml:space="preserve"> STYLEREF 1 \s </w:instrText>
      </w:r>
      <w:r w:rsidR="005426B4">
        <w:fldChar w:fldCharType="separate"/>
      </w:r>
      <w:r w:rsidR="005426B4">
        <w:rPr>
          <w:noProof/>
          <w:cs/>
        </w:rPr>
        <w:t>‎</w:t>
      </w:r>
      <w:r w:rsidR="005426B4">
        <w:rPr>
          <w:noProof/>
        </w:rPr>
        <w:t>6</w:t>
      </w:r>
      <w:r w:rsidR="005426B4">
        <w:fldChar w:fldCharType="end"/>
      </w:r>
      <w:r w:rsidR="005426B4">
        <w:t>.</w:t>
      </w:r>
      <w:r w:rsidR="005426B4">
        <w:fldChar w:fldCharType="begin"/>
      </w:r>
      <w:r w:rsidR="005426B4">
        <w:instrText xml:space="preserve"> SEQ Figure \* ARABIC \s 1 </w:instrText>
      </w:r>
      <w:r w:rsidR="005426B4">
        <w:fldChar w:fldCharType="separate"/>
      </w:r>
      <w:r w:rsidR="005426B4">
        <w:rPr>
          <w:noProof/>
        </w:rPr>
        <w:t>8</w:t>
      </w:r>
      <w:r w:rsidR="005426B4">
        <w:fldChar w:fldCharType="end"/>
      </w:r>
      <w:bookmarkEnd w:id="22"/>
      <w:r>
        <w:t xml:space="preserve"> </w:t>
      </w:r>
      <w:r w:rsidR="00C8146C">
        <w:t>Extracted c</w:t>
      </w:r>
      <w:r>
        <w:t>harged-impurity concentration</w:t>
      </w:r>
      <w:r w:rsidR="00C8146C">
        <w:t xml:space="preserve"> using different developers. As expected, the MIF developers cause the least density of charged-impurities.</w:t>
      </w:r>
    </w:p>
    <w:p w:rsidR="005B6603" w:rsidRDefault="005B6603" w:rsidP="005B6603">
      <w:pPr>
        <w:keepNext/>
      </w:pPr>
      <w:r>
        <w:rPr>
          <w:noProof/>
        </w:rPr>
        <w:drawing>
          <wp:inline distT="0" distB="0" distL="0" distR="0">
            <wp:extent cx="4789398" cy="33832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5B6603" w:rsidRDefault="005B6603" w:rsidP="005B6603">
      <w:pPr>
        <w:pStyle w:val="Caption"/>
      </w:pPr>
      <w:bookmarkStart w:id="23" w:name="_Ref489989267"/>
      <w:r>
        <w:t xml:space="preserve">Figure </w:t>
      </w:r>
      <w:r w:rsidR="005426B4">
        <w:fldChar w:fldCharType="begin"/>
      </w:r>
      <w:r w:rsidR="005426B4">
        <w:instrText xml:space="preserve"> STYLEREF 1 \s </w:instrText>
      </w:r>
      <w:r w:rsidR="005426B4">
        <w:fldChar w:fldCharType="separate"/>
      </w:r>
      <w:r w:rsidR="005426B4">
        <w:rPr>
          <w:noProof/>
          <w:cs/>
        </w:rPr>
        <w:t>‎</w:t>
      </w:r>
      <w:r w:rsidR="005426B4">
        <w:rPr>
          <w:noProof/>
        </w:rPr>
        <w:t>6</w:t>
      </w:r>
      <w:r w:rsidR="005426B4">
        <w:fldChar w:fldCharType="end"/>
      </w:r>
      <w:r w:rsidR="005426B4">
        <w:t>.</w:t>
      </w:r>
      <w:r w:rsidR="005426B4">
        <w:fldChar w:fldCharType="begin"/>
      </w:r>
      <w:r w:rsidR="005426B4">
        <w:instrText xml:space="preserve"> SEQ Figure \* ARABIC \s 1 </w:instrText>
      </w:r>
      <w:r w:rsidR="005426B4">
        <w:fldChar w:fldCharType="separate"/>
      </w:r>
      <w:r w:rsidR="005426B4">
        <w:rPr>
          <w:noProof/>
        </w:rPr>
        <w:t>9</w:t>
      </w:r>
      <w:r w:rsidR="005426B4">
        <w:fldChar w:fldCharType="end"/>
      </w:r>
      <w:bookmarkEnd w:id="23"/>
      <w:r>
        <w:t xml:space="preserve"> Extracted charge carrier mobility using different developers. MIF developers show higher mobility, which can be attributed to the less charged-impurity scattering as they yield lower charged-impurity concentration.</w:t>
      </w:r>
    </w:p>
    <w:p w:rsidR="00991EEB" w:rsidRDefault="00991EEB" w:rsidP="00991EEB">
      <w:pPr>
        <w:keepNext/>
      </w:pPr>
      <w:r>
        <w:rPr>
          <w:noProof/>
        </w:rPr>
        <w:lastRenderedPageBreak/>
        <w:drawing>
          <wp:inline distT="0" distB="0" distL="0" distR="0">
            <wp:extent cx="5943600" cy="41986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4198620"/>
                    </a:xfrm>
                    <a:prstGeom prst="rect">
                      <a:avLst/>
                    </a:prstGeom>
                  </pic:spPr>
                </pic:pic>
              </a:graphicData>
            </a:graphic>
          </wp:inline>
        </w:drawing>
      </w:r>
    </w:p>
    <w:p w:rsidR="008B0FF3" w:rsidRDefault="00991EEB" w:rsidP="00991EEB">
      <w:pPr>
        <w:pStyle w:val="Caption"/>
      </w:pPr>
      <w:bookmarkStart w:id="24" w:name="_Ref489989870"/>
      <w:r>
        <w:t xml:space="preserve">Figure </w:t>
      </w:r>
      <w:r w:rsidR="005426B4">
        <w:fldChar w:fldCharType="begin"/>
      </w:r>
      <w:r w:rsidR="005426B4">
        <w:instrText xml:space="preserve"> STYLEREF 1 \s </w:instrText>
      </w:r>
      <w:r w:rsidR="005426B4">
        <w:fldChar w:fldCharType="separate"/>
      </w:r>
      <w:r w:rsidR="005426B4">
        <w:rPr>
          <w:noProof/>
          <w:cs/>
        </w:rPr>
        <w:t>‎</w:t>
      </w:r>
      <w:r w:rsidR="005426B4">
        <w:rPr>
          <w:noProof/>
        </w:rPr>
        <w:t>6</w:t>
      </w:r>
      <w:r w:rsidR="005426B4">
        <w:fldChar w:fldCharType="end"/>
      </w:r>
      <w:r w:rsidR="005426B4">
        <w:t>.</w:t>
      </w:r>
      <w:r w:rsidR="005426B4">
        <w:fldChar w:fldCharType="begin"/>
      </w:r>
      <w:r w:rsidR="005426B4">
        <w:instrText xml:space="preserve"> SEQ Figure \* ARABIC \s 1 </w:instrText>
      </w:r>
      <w:r w:rsidR="005426B4">
        <w:fldChar w:fldCharType="separate"/>
      </w:r>
      <w:r w:rsidR="005426B4">
        <w:rPr>
          <w:noProof/>
        </w:rPr>
        <w:t>10</w:t>
      </w:r>
      <w:r w:rsidR="005426B4">
        <w:fldChar w:fldCharType="end"/>
      </w:r>
      <w:bookmarkEnd w:id="24"/>
      <w:r>
        <w:t xml:space="preserve"> Extracted contact resistance. The median values are not far apart considerably, but MIF developers show the lowest spread, indicating the most consistent metal-graphene interface</w:t>
      </w:r>
      <w:r w:rsidR="00405D8B">
        <w:t>.</w:t>
      </w:r>
    </w:p>
    <w:p w:rsidR="00405D8B" w:rsidRDefault="00BA0E45" w:rsidP="008C27E2">
      <w:pPr>
        <w:pStyle w:val="Heading3"/>
      </w:pPr>
      <w:r>
        <w:t>Relation Between Charge Carrier Mobility and Charged-Impurity Concentration</w:t>
      </w:r>
    </w:p>
    <w:p w:rsidR="00CC0D84" w:rsidRDefault="00CC0D84" w:rsidP="00CC0D84">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rsidR="005C4E33">
        <w:fldChar w:fldCharType="begin" w:fldLock="1"/>
      </w:r>
      <w:r w:rsidR="005C4E33">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94]", "plainTextFormattedCitation" : "[94]", "previouslyFormattedCitation" : "[94]" }, "properties" : { "noteIndex" : 0 }, "schema" : "https://github.com/citation-style-language/schema/raw/master/csl-citation.json" }</w:instrText>
      </w:r>
      <w:r w:rsidR="005C4E33">
        <w:fldChar w:fldCharType="separate"/>
      </w:r>
      <w:r w:rsidR="005C4E33" w:rsidRPr="005C4E33">
        <w:rPr>
          <w:noProof/>
        </w:rPr>
        <w:t>[94]</w:t>
      </w:r>
      <w:r w:rsidR="005C4E33">
        <w:fldChar w:fldCharType="end"/>
      </w:r>
      <w:r>
        <w:t xml:space="preserve">. It was shown theoretically that the charge carrier m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5C4E33">
        <w:fldChar w:fldCharType="begin" w:fldLock="1"/>
      </w:r>
      <w:r w:rsidR="005C4E33">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58]", "plainTextFormattedCitation" : "[58]" }, "properties" : { "noteIndex" : 0 }, "schema" : "https://github.com/citation-style-language/schema/raw/master/csl-citation.json" }</w:instrText>
      </w:r>
      <w:r w:rsidR="005C4E33">
        <w:fldChar w:fldCharType="separate"/>
      </w:r>
      <w:r w:rsidR="005C4E33" w:rsidRPr="005C4E33">
        <w:rPr>
          <w:noProof/>
        </w:rPr>
        <w:t>[58]</w:t>
      </w:r>
      <w:r w:rsidR="005C4E33">
        <w:fldChar w:fldCharType="end"/>
      </w:r>
      <w:bookmarkStart w:id="25" w:name="_GoBack"/>
      <w:bookmarkEnd w:id="25"/>
      <w:r w:rsidR="004C6CD5">
        <w:t xml:space="preserve">. The study of impact of MIF and MIC developers on graphene FET performance allowed us to experimentally evaluate the relation between charge carrier mobility and charged-impurity concentration. </w:t>
      </w:r>
    </w:p>
    <w:p w:rsidR="0021181A" w:rsidRDefault="004C6CD5" w:rsidP="0021181A">
      <w:r>
        <w:t>The extracted charge carrier mobility and the inverse of charged-impurity concentration is shown in</w:t>
      </w:r>
      <w:r w:rsidR="004C4D04">
        <w:t xml:space="preserve"> </w:t>
      </w:r>
      <w:r w:rsidR="004C4D04">
        <w:fldChar w:fldCharType="begin"/>
      </w:r>
      <w:r w:rsidR="004C4D04">
        <w:instrText xml:space="preserve"> REF _Ref489991060 \h </w:instrText>
      </w:r>
      <w:r w:rsidR="004C4D04">
        <w:fldChar w:fldCharType="separate"/>
      </w:r>
      <w:r w:rsidR="004C4D04">
        <w:t xml:space="preserve">Figure </w:t>
      </w:r>
      <w:r w:rsidR="004C4D04">
        <w:rPr>
          <w:noProof/>
          <w:cs/>
        </w:rPr>
        <w:t>‎</w:t>
      </w:r>
      <w:r w:rsidR="004C4D04">
        <w:rPr>
          <w:noProof/>
        </w:rPr>
        <w:t>6</w:t>
      </w:r>
      <w:r w:rsidR="004C4D04">
        <w:t>.</w:t>
      </w:r>
      <w:r w:rsidR="004C4D04">
        <w:rPr>
          <w:noProof/>
        </w:rPr>
        <w:t>11</w:t>
      </w:r>
      <w:r w:rsidR="004C4D04">
        <w:fldChar w:fldCharType="end"/>
      </w:r>
      <w:r>
        <w:t>.</w:t>
      </w:r>
      <w:r w:rsidR="004C4D04">
        <w:t xml:space="preserve"> The data shows a clear inverse relationship between </w:t>
      </w:r>
      <m:oMath>
        <m:r>
          <w:rPr>
            <w:rFonts w:ascii="Cambria Math" w:hAnsi="Cambria Math"/>
          </w:rPr>
          <m:t>μ</m:t>
        </m:r>
      </m:oMath>
      <w:r w:rsidR="004C4D04">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4C4D04">
        <w:t xml:space="preserve">. To evaluate the proportionality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4C4D04">
        <w:t xml:space="preserve">. The best fit shows </w:t>
      </w:r>
      <m:oMath>
        <m:r>
          <w:rPr>
            <w:rFonts w:ascii="Cambria Math" w:hAnsi="Cambria Math"/>
          </w:rPr>
          <m:t>k≈4.24</m:t>
        </m:r>
      </m:oMath>
      <w:r w:rsidR="004C4D04">
        <w:t xml:space="preserve">, which is significantly different from the theoretically predicted data. </w:t>
      </w:r>
      <w:r w:rsidR="00BA7780">
        <w:t>This result suggests that the charged-impurity scattering is stronger than what has been predicted theoretically.</w:t>
      </w:r>
    </w:p>
    <w:p w:rsidR="004C6CD5" w:rsidRDefault="004C6CD5" w:rsidP="004C6CD5">
      <w:pPr>
        <w:keepNext/>
      </w:pPr>
      <w:r>
        <w:rPr>
          <w:noProof/>
        </w:rPr>
        <w:lastRenderedPageBreak/>
        <w:drawing>
          <wp:inline distT="0" distB="0" distL="0" distR="0">
            <wp:extent cx="5943600" cy="41954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32">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rsidR="004C6CD5" w:rsidRPr="00CC0D84" w:rsidRDefault="004C6CD5" w:rsidP="004C6CD5">
      <w:pPr>
        <w:pStyle w:val="Caption"/>
      </w:pPr>
      <w:bookmarkStart w:id="26" w:name="_Ref489991060"/>
      <w:r>
        <w:t xml:space="preserve">Figure </w:t>
      </w:r>
      <w:r w:rsidR="005426B4">
        <w:fldChar w:fldCharType="begin"/>
      </w:r>
      <w:r w:rsidR="005426B4">
        <w:instrText xml:space="preserve"> STYLEREF 1 \s </w:instrText>
      </w:r>
      <w:r w:rsidR="005426B4">
        <w:fldChar w:fldCharType="separate"/>
      </w:r>
      <w:r w:rsidR="005426B4">
        <w:rPr>
          <w:noProof/>
          <w:cs/>
        </w:rPr>
        <w:t>‎</w:t>
      </w:r>
      <w:r w:rsidR="005426B4">
        <w:rPr>
          <w:noProof/>
        </w:rPr>
        <w:t>6</w:t>
      </w:r>
      <w:r w:rsidR="005426B4">
        <w:fldChar w:fldCharType="end"/>
      </w:r>
      <w:r w:rsidR="005426B4">
        <w:t>.</w:t>
      </w:r>
      <w:r w:rsidR="005426B4">
        <w:fldChar w:fldCharType="begin"/>
      </w:r>
      <w:r w:rsidR="005426B4">
        <w:instrText xml:space="preserve"> SEQ Figure \* ARABIC \s 1 </w:instrText>
      </w:r>
      <w:r w:rsidR="005426B4">
        <w:fldChar w:fldCharType="separate"/>
      </w:r>
      <w:r w:rsidR="005426B4">
        <w:rPr>
          <w:noProof/>
        </w:rPr>
        <w:t>11</w:t>
      </w:r>
      <w:r w:rsidR="005426B4">
        <w:fldChar w:fldCharType="end"/>
      </w:r>
      <w:bookmarkEnd w:id="26"/>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o</m:t>
                </m:r>
              </m:sub>
            </m:sSub>
          </m:e>
        </m:d>
      </m:oMath>
      <w:r>
        <w:t>.</w:t>
      </w:r>
      <w:r w:rsidR="009F2AC2">
        <w:t xml:space="preserve"> The dashed line shows the extension of the fit to the origin.</w:t>
      </w:r>
    </w:p>
    <w:p w:rsidR="00DF60B3" w:rsidRDefault="00DF60B3" w:rsidP="00957A87">
      <w:pPr>
        <w:pStyle w:val="Heading2"/>
      </w:pPr>
      <w:r>
        <w:t xml:space="preserve">Photoresist </w:t>
      </w:r>
      <w:r w:rsidR="00957A87">
        <w:t>R</w:t>
      </w:r>
      <w:r>
        <w:t xml:space="preserve">esiduals on </w:t>
      </w:r>
      <w:r w:rsidR="00957A87">
        <w:t>G</w:t>
      </w:r>
      <w:r>
        <w:t xml:space="preserve">raphene </w:t>
      </w:r>
      <w:r w:rsidR="00957A87">
        <w:t>C</w:t>
      </w:r>
      <w:r>
        <w:t>hannels</w:t>
      </w:r>
    </w:p>
    <w:p w:rsidR="00F05765" w:rsidRDefault="00F05765" w:rsidP="00F05765">
      <w:r>
        <w:t xml:space="preserve">Photoresists are organic, which makes them adhere well to graphene. However, this high adhesion to graphene causes </w:t>
      </w:r>
      <w:r w:rsidR="00C66964">
        <w:t>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rsidR="00C66964">
        <w:fldChar w:fldCharType="begin" w:fldLock="1"/>
      </w:r>
      <w:r w:rsidR="005C4E33">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95]\u2013[98]", "plainTextFormattedCitation" : "[95]\u2013[98]", "previouslyFormattedCitation" : "[95]\u2013[98]" }, "properties" : { "noteIndex" : 0 }, "schema" : "https://github.com/citation-style-language/schema/raw/master/csl-citation.json" }</w:instrText>
      </w:r>
      <w:r w:rsidR="00C66964">
        <w:fldChar w:fldCharType="separate"/>
      </w:r>
      <w:r w:rsidR="005C4E33" w:rsidRPr="005C4E33">
        <w:rPr>
          <w:noProof/>
        </w:rPr>
        <w:t>[95]–[98]</w:t>
      </w:r>
      <w:r w:rsidR="00C66964">
        <w:fldChar w:fldCharType="end"/>
      </w:r>
      <w:r w:rsidR="00C66964">
        <w:t>.</w:t>
      </w:r>
    </w:p>
    <w:p w:rsidR="00600DC3" w:rsidRDefault="00600DC3" w:rsidP="00600DC3">
      <w:r>
        <w:t xml:space="preserve">We studied the residual left over graphene channels after the channel definition step to evaluate how much residual is left by different residues. We used AFM analysis to evaluate the step height over the graphene channel right after removing the sacrificial photoresist layer used as an etch mask, as outlined in </w:t>
      </w:r>
      <w:r>
        <w:fldChar w:fldCharType="begin"/>
      </w:r>
      <w:r>
        <w:instrText xml:space="preserve"> REF _Ref489899167 \r \h </w:instrText>
      </w:r>
      <w:r>
        <w:fldChar w:fldCharType="separate"/>
      </w:r>
      <w:r>
        <w:rPr>
          <w:cs/>
        </w:rPr>
        <w:t>‎</w:t>
      </w:r>
      <w:r>
        <w:t>Appendix B</w:t>
      </w:r>
      <w:r>
        <w:fldChar w:fldCharType="end"/>
      </w:r>
      <w:r>
        <w:t>.</w:t>
      </w:r>
      <w:r w:rsidR="00AD152A">
        <w:t xml:space="preserve"> The step heights using the different photoresists and developers used in Section </w:t>
      </w:r>
      <w:r w:rsidR="00AD152A">
        <w:fldChar w:fldCharType="begin"/>
      </w:r>
      <w:r w:rsidR="00AD152A">
        <w:instrText xml:space="preserve"> REF _Ref489991930 \r \h </w:instrText>
      </w:r>
      <w:r w:rsidR="00AD152A">
        <w:fldChar w:fldCharType="separate"/>
      </w:r>
      <w:r w:rsidR="00AD152A">
        <w:rPr>
          <w:cs/>
        </w:rPr>
        <w:t>‎</w:t>
      </w:r>
      <w:r w:rsidR="00AD152A">
        <w:t>6.3</w:t>
      </w:r>
      <w:r w:rsidR="00AD152A">
        <w:fldChar w:fldCharType="end"/>
      </w:r>
      <w:r w:rsidR="00AD152A">
        <w:t xml:space="preserve"> are shown in </w:t>
      </w:r>
      <w:r w:rsidR="005426B4">
        <w:fldChar w:fldCharType="begin"/>
      </w:r>
      <w:r w:rsidR="005426B4">
        <w:instrText xml:space="preserve"> REF _Ref489994045 \h </w:instrText>
      </w:r>
      <w:r w:rsidR="005426B4">
        <w:fldChar w:fldCharType="separate"/>
      </w:r>
      <w:r w:rsidR="005426B4">
        <w:t xml:space="preserve">Figure </w:t>
      </w:r>
      <w:r w:rsidR="005426B4">
        <w:rPr>
          <w:noProof/>
          <w:cs/>
        </w:rPr>
        <w:t>‎</w:t>
      </w:r>
      <w:r w:rsidR="005426B4">
        <w:rPr>
          <w:noProof/>
        </w:rPr>
        <w:t>6</w:t>
      </w:r>
      <w:r w:rsidR="005426B4">
        <w:t>.</w:t>
      </w:r>
      <w:r w:rsidR="005426B4">
        <w:rPr>
          <w:noProof/>
        </w:rPr>
        <w:t>12</w:t>
      </w:r>
      <w:r w:rsidR="005426B4">
        <w:fldChar w:fldCharType="end"/>
      </w:r>
      <w:r w:rsidR="00AD152A">
        <w:t>.</w:t>
      </w:r>
    </w:p>
    <w:p w:rsidR="00BA0307" w:rsidRPr="00F05765" w:rsidRDefault="00BA0307" w:rsidP="00600DC3">
      <w:r>
        <w:t xml:space="preserve">The CD26 developer with S1805 resist shows the smallest step height, 1.19 </w:t>
      </w:r>
      <w:r>
        <w:rPr>
          <w:rFonts w:cs="Times"/>
        </w:rPr>
        <w:t>±</w:t>
      </w:r>
      <w:r>
        <w:t xml:space="preserve"> 0.16 nm, which is quite close to the idea AFM step height of graphene</w:t>
      </w:r>
      <w:r w:rsidR="00201FA7">
        <w:t>, indicating a very small residue</w:t>
      </w:r>
      <w:r w:rsidR="003719AA">
        <w:fldChar w:fldCharType="begin" w:fldLock="1"/>
      </w:r>
      <w:r w:rsidR="005C4E33">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mendeley" : { "formattedCitation" : "[99], [100]", "plainTextFormattedCitation" : "[99], [100]", "previouslyFormattedCitation" : "[99], [100]" }, "properties" : { "noteIndex" : 0 }, "schema" : "https://github.com/citation-style-language/schema/raw/master/csl-citation.json" }</w:instrText>
      </w:r>
      <w:r w:rsidR="003719AA">
        <w:fldChar w:fldCharType="separate"/>
      </w:r>
      <w:r w:rsidR="005C4E33" w:rsidRPr="005C4E33">
        <w:rPr>
          <w:noProof/>
        </w:rPr>
        <w:t>[99], [100]</w:t>
      </w:r>
      <w:r w:rsidR="003719A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A3D7E" w:rsidTr="00CA3D7E">
        <w:tc>
          <w:tcPr>
            <w:tcW w:w="4675" w:type="dxa"/>
            <w:vAlign w:val="bottom"/>
          </w:tcPr>
          <w:p w:rsidR="00655CF0" w:rsidRDefault="00416BBF" w:rsidP="00CA3D7E">
            <w:pPr>
              <w:ind w:firstLine="0"/>
              <w:jc w:val="center"/>
              <w:rPr>
                <w:noProof/>
              </w:rPr>
            </w:pPr>
            <w:r>
              <w:rPr>
                <w:noProof/>
              </w:rPr>
              <w:lastRenderedPageBreak/>
              <w:drawing>
                <wp:inline distT="0" distB="0" distL="0" distR="0">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CA3D7E" w:rsidRDefault="00CA3D7E" w:rsidP="00CA3D7E">
            <w:pPr>
              <w:ind w:firstLine="0"/>
              <w:jc w:val="center"/>
              <w:rPr>
                <w:noProof/>
              </w:rPr>
            </w:pPr>
          </w:p>
          <w:p w:rsidR="00655CF0" w:rsidRDefault="00655CF0" w:rsidP="00CA3D7E">
            <w:pPr>
              <w:ind w:firstLine="0"/>
              <w:jc w:val="center"/>
            </w:pPr>
            <w:r>
              <w:rPr>
                <w:noProof/>
              </w:rPr>
              <w:t>(a)</w:t>
            </w:r>
          </w:p>
        </w:tc>
        <w:tc>
          <w:tcPr>
            <w:tcW w:w="4675" w:type="dxa"/>
            <w:vAlign w:val="bottom"/>
          </w:tcPr>
          <w:p w:rsidR="00655CF0" w:rsidRDefault="00416BBF" w:rsidP="005E5780">
            <w:pPr>
              <w:ind w:firstLine="0"/>
              <w:jc w:val="center"/>
            </w:pPr>
            <w:r>
              <w:rPr>
                <w:noProof/>
              </w:rPr>
              <w:drawing>
                <wp:inline distT="0" distB="0" distL="0" distR="0">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655CF0" w:rsidRDefault="00655CF0" w:rsidP="005E5780">
            <w:pPr>
              <w:ind w:firstLine="0"/>
              <w:jc w:val="center"/>
            </w:pPr>
            <w:r>
              <w:t>(b)</w:t>
            </w:r>
          </w:p>
        </w:tc>
      </w:tr>
      <w:tr w:rsidR="00416BBF" w:rsidTr="005E5780">
        <w:tc>
          <w:tcPr>
            <w:tcW w:w="4675" w:type="dxa"/>
            <w:vAlign w:val="bottom"/>
          </w:tcPr>
          <w:p w:rsidR="00CB26EA" w:rsidRDefault="00CB26EA" w:rsidP="005E5780">
            <w:pPr>
              <w:ind w:firstLine="0"/>
              <w:jc w:val="center"/>
            </w:pPr>
          </w:p>
          <w:p w:rsidR="00655CF0" w:rsidRDefault="00416BBF" w:rsidP="005E5780">
            <w:pPr>
              <w:ind w:firstLine="0"/>
              <w:jc w:val="center"/>
            </w:pPr>
            <w:r>
              <w:rPr>
                <w:noProof/>
              </w:rPr>
              <w:drawing>
                <wp:inline distT="0" distB="0" distL="0" distR="0">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655CF0" w:rsidRDefault="00655CF0" w:rsidP="005E5780">
            <w:pPr>
              <w:ind w:firstLine="0"/>
              <w:jc w:val="center"/>
            </w:pPr>
            <w:r>
              <w:t>(c)</w:t>
            </w:r>
          </w:p>
        </w:tc>
        <w:tc>
          <w:tcPr>
            <w:tcW w:w="4675" w:type="dxa"/>
            <w:vAlign w:val="bottom"/>
          </w:tcPr>
          <w:p w:rsidR="00655CF0" w:rsidRDefault="00416BBF" w:rsidP="005E5780">
            <w:pPr>
              <w:ind w:firstLine="0"/>
              <w:jc w:val="center"/>
            </w:pPr>
            <w:r>
              <w:rPr>
                <w:noProof/>
              </w:rPr>
              <w:drawing>
                <wp:inline distT="0" distB="0" distL="0" distR="0">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36">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416BBF" w:rsidRDefault="00416BBF" w:rsidP="005426B4">
            <w:pPr>
              <w:keepNext/>
              <w:ind w:firstLine="0"/>
              <w:jc w:val="center"/>
            </w:pPr>
            <w:r>
              <w:t>(d)</w:t>
            </w:r>
          </w:p>
        </w:tc>
      </w:tr>
    </w:tbl>
    <w:p w:rsidR="00BC4C90" w:rsidRDefault="005426B4" w:rsidP="005426B4">
      <w:pPr>
        <w:pStyle w:val="Caption"/>
      </w:pPr>
      <w:bookmarkStart w:id="27" w:name="_Ref489994045"/>
      <w:r>
        <w:t xml:space="preserve">Figure </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Figure \* ARABIC \s 1 </w:instrText>
      </w:r>
      <w:r>
        <w:fldChar w:fldCharType="separate"/>
      </w:r>
      <w:r>
        <w:rPr>
          <w:noProof/>
        </w:rPr>
        <w:t>12</w:t>
      </w:r>
      <w:r>
        <w:fldChar w:fldCharType="end"/>
      </w:r>
      <w:bookmarkEnd w:id="27"/>
      <w:r>
        <w:t xml:space="preserve"> (a) False color SEM image showing the graphene FET with the scan area shown as a yellow line. (b)-(d) AFM scan results for when using CD 26, AZ Developer and AZ400 developer, respectively.</w:t>
      </w:r>
    </w:p>
    <w:p w:rsidR="00201FA7" w:rsidRPr="00201FA7" w:rsidRDefault="00201FA7" w:rsidP="00201FA7">
      <w:r>
        <w:t xml:space="preserve">On the contrary, the step height channels defined using AZ Developer and AZ400K with AZ4110 photoresist shows a </w:t>
      </w:r>
      <w:r w:rsidR="00052ACA">
        <w:t>step height</w:t>
      </w:r>
      <w:r>
        <w:t xml:space="preserve"> in the excess of 10 nm. </w:t>
      </w:r>
      <w:r w:rsidR="00052ACA">
        <w:t>These results point towards high adhesion between the photoresist and graphene. The large step height also mean that the interface of graphene is covered with a relatively thick residue, which will certainly affect the transport and interface properties.</w:t>
      </w:r>
      <w:r w:rsidR="00BD346F">
        <w:t xml:space="preserve"> This might be one of the reasons behind the large spread in extracted model values in Section </w:t>
      </w:r>
      <w:r w:rsidR="00BD346F">
        <w:fldChar w:fldCharType="begin"/>
      </w:r>
      <w:r w:rsidR="00BD346F">
        <w:instrText xml:space="preserve"> REF _Ref489991930 \r \h </w:instrText>
      </w:r>
      <w:r w:rsidR="00BD346F">
        <w:fldChar w:fldCharType="separate"/>
      </w:r>
      <w:r w:rsidR="00BD346F">
        <w:rPr>
          <w:cs/>
        </w:rPr>
        <w:t>‎</w:t>
      </w:r>
      <w:r w:rsidR="00BD346F">
        <w:t>6.3</w:t>
      </w:r>
      <w:r w:rsidR="00BD346F">
        <w:fldChar w:fldCharType="end"/>
      </w:r>
      <w:r w:rsidR="00BD346F">
        <w:t xml:space="preserve"> for the devices fabricated using AZ Developer and AZ400K.</w:t>
      </w:r>
    </w:p>
    <w:p w:rsidR="00655CF0" w:rsidRPr="00BC4C90" w:rsidRDefault="00655CF0" w:rsidP="00BC4C90"/>
    <w:p w:rsidR="00D64B58" w:rsidRDefault="00D64B58" w:rsidP="00D64B58"/>
    <w:p w:rsidR="00D64B58" w:rsidRDefault="00D64B58">
      <w:r>
        <w:br w:type="page"/>
      </w:r>
    </w:p>
    <w:p w:rsidR="00A9101C" w:rsidRDefault="00D64B58" w:rsidP="00213AA6">
      <w:pPr>
        <w:pStyle w:val="Heading1"/>
        <w:numPr>
          <w:ilvl w:val="0"/>
          <w:numId w:val="5"/>
        </w:numPr>
      </w:pPr>
      <w:r>
        <w:lastRenderedPageBreak/>
        <w:t>Conclusion and Future Work</w:t>
      </w:r>
    </w:p>
    <w:p w:rsidR="004A4501" w:rsidRDefault="004A4501" w:rsidP="003B6E10">
      <w:pPr>
        <w:pStyle w:val="Heading2"/>
      </w:pPr>
      <w:r>
        <w:t>Alloyed Contacts for Optimized Thermal and Electrical Contact Resistance</w:t>
      </w:r>
    </w:p>
    <w:p w:rsidR="004A4501" w:rsidRDefault="004A4501" w:rsidP="003B6E10">
      <w:pPr>
        <w:pStyle w:val="Heading2"/>
      </w:pPr>
      <w:r>
        <w:t>CVD Graphene over CVD hBN</w:t>
      </w:r>
    </w:p>
    <w:p w:rsidR="004A4501" w:rsidRPr="004A4501" w:rsidRDefault="004A4501" w:rsidP="003B6E10">
      <w:pPr>
        <w:pStyle w:val="Heading2"/>
      </w:pPr>
      <w:r>
        <w:t>Mixing 2D Materials for Optimized Contacts</w:t>
      </w:r>
    </w:p>
    <w:p w:rsidR="00594D04" w:rsidRPr="00594D04" w:rsidRDefault="00594D04" w:rsidP="00594D04"/>
    <w:p w:rsidR="00D60E7D" w:rsidRDefault="00D60E7D" w:rsidP="00D60E7D"/>
    <w:p w:rsidR="00915CB2" w:rsidRPr="00915CB2" w:rsidRDefault="00915CB2" w:rsidP="0098324C">
      <w:pPr>
        <w:pStyle w:val="UnnumberedHeadings1"/>
        <w:sectPr w:rsidR="00915CB2" w:rsidRPr="00915CB2" w:rsidSect="00D60E7D">
          <w:pgSz w:w="12240" w:h="15840"/>
          <w:pgMar w:top="1440" w:right="1440" w:bottom="1440" w:left="1440" w:header="720" w:footer="720" w:gutter="0"/>
          <w:cols w:space="720"/>
          <w:titlePg/>
          <w:docGrid w:linePitch="326"/>
        </w:sectPr>
      </w:pPr>
    </w:p>
    <w:p w:rsidR="00020FDF" w:rsidRDefault="008F16C4" w:rsidP="0098324C">
      <w:pPr>
        <w:pStyle w:val="UnnumberedHeadings1"/>
      </w:pPr>
      <w:r>
        <w:lastRenderedPageBreak/>
        <w:t>References</w:t>
      </w:r>
    </w:p>
    <w:p w:rsidR="00A9101C" w:rsidRPr="00A9101C" w:rsidRDefault="00A9101C" w:rsidP="00A9101C"/>
    <w:p w:rsidR="00020FDF" w:rsidRDefault="00020FDF" w:rsidP="00020FDF"/>
    <w:p w:rsidR="00020FDF" w:rsidRDefault="00020FDF" w:rsidP="00020FDF"/>
    <w:p w:rsidR="00020FDF" w:rsidRDefault="00020FDF">
      <w:r>
        <w:br w:type="page"/>
      </w:r>
    </w:p>
    <w:p w:rsidR="000E7D92" w:rsidRDefault="002B6276" w:rsidP="0098324C">
      <w:pPr>
        <w:pStyle w:val="Heading1"/>
      </w:pPr>
      <w:r>
        <w:lastRenderedPageBreak/>
        <w:t xml:space="preserve">Graphene </w:t>
      </w:r>
      <w:r w:rsidRPr="00E612D2">
        <w:t>Processing</w:t>
      </w:r>
    </w:p>
    <w:p w:rsidR="005F5DBD" w:rsidRDefault="005F5DBD" w:rsidP="003B6E10">
      <w:pPr>
        <w:pStyle w:val="Heading2"/>
        <w:numPr>
          <w:ilvl w:val="1"/>
          <w:numId w:val="4"/>
        </w:numPr>
      </w:pPr>
      <w:r>
        <w:t>Preprocessing Anneal</w:t>
      </w:r>
    </w:p>
    <w:p w:rsidR="00795535" w:rsidRDefault="005A5660" w:rsidP="003B6E10">
      <w:pPr>
        <w:pStyle w:val="Heading2"/>
        <w:numPr>
          <w:ilvl w:val="1"/>
          <w:numId w:val="4"/>
        </w:numPr>
      </w:pPr>
      <w:r w:rsidRPr="005A5660">
        <w:t>Photolithography</w:t>
      </w:r>
    </w:p>
    <w:p w:rsidR="00795535" w:rsidRDefault="005A5660" w:rsidP="003B6E10">
      <w:pPr>
        <w:pStyle w:val="Heading2"/>
        <w:numPr>
          <w:ilvl w:val="1"/>
          <w:numId w:val="4"/>
        </w:numPr>
      </w:pPr>
      <w:r>
        <w:t>Electron-Beam Lithography</w:t>
      </w:r>
    </w:p>
    <w:p w:rsidR="00795535" w:rsidRDefault="005A5660" w:rsidP="003B6E10">
      <w:pPr>
        <w:pStyle w:val="Heading2"/>
        <w:numPr>
          <w:ilvl w:val="1"/>
          <w:numId w:val="4"/>
        </w:numPr>
      </w:pPr>
      <w:r>
        <w:t>Electron-Beam Evaporation</w:t>
      </w:r>
    </w:p>
    <w:p w:rsidR="00F47C0C" w:rsidRPr="00F47C0C" w:rsidRDefault="00CA159A" w:rsidP="003B6E10">
      <w:pPr>
        <w:pStyle w:val="Heading2"/>
        <w:numPr>
          <w:ilvl w:val="1"/>
          <w:numId w:val="4"/>
        </w:numPr>
      </w:pPr>
      <w:r>
        <w:t>Top Gate Oxide</w:t>
      </w:r>
      <w:r w:rsidR="00DA5B12">
        <w:t>/Passivation</w:t>
      </w:r>
      <w:r>
        <w:t xml:space="preserve"> De</w:t>
      </w:r>
      <w:r w:rsidR="00F47C0C">
        <w:t>po</w:t>
      </w:r>
      <w:r w:rsidR="00CD6801">
        <w:t>s</w:t>
      </w:r>
      <w:r w:rsidR="00F47C0C">
        <w:t>ition</w:t>
      </w:r>
    </w:p>
    <w:p w:rsidR="00F47C0C" w:rsidRPr="00F47C0C" w:rsidRDefault="00F47C0C" w:rsidP="00CD7E10">
      <w:pPr>
        <w:ind w:firstLine="0"/>
      </w:pPr>
    </w:p>
    <w:p w:rsidR="00752EC4" w:rsidRDefault="00632C08" w:rsidP="0098324C">
      <w:pPr>
        <w:pStyle w:val="Heading1"/>
      </w:pPr>
      <w:bookmarkStart w:id="28" w:name="_Ref489899167"/>
      <w:r>
        <w:t>Fabrication of a Dual-Gated Graphene FET</w:t>
      </w:r>
      <w:bookmarkEnd w:id="28"/>
    </w:p>
    <w:p w:rsidR="002B6276" w:rsidRDefault="002B6276" w:rsidP="002B6276"/>
    <w:p w:rsidR="00A30247" w:rsidRDefault="00A30247" w:rsidP="0098324C">
      <w:pPr>
        <w:pStyle w:val="Heading1"/>
      </w:pPr>
      <w:bookmarkStart w:id="29" w:name="_Ref489987865"/>
      <w:r>
        <w:t>Measurement Setup for Dual-Gated Graphene FETs</w:t>
      </w:r>
      <w:bookmarkEnd w:id="29"/>
    </w:p>
    <w:p w:rsidR="00A30247" w:rsidRDefault="00A30247" w:rsidP="00A30247"/>
    <w:p w:rsidR="00A30247" w:rsidRDefault="00A30247" w:rsidP="0098324C">
      <w:pPr>
        <w:pStyle w:val="Heading1"/>
      </w:pPr>
      <w:r>
        <w:lastRenderedPageBreak/>
        <w:t>Measurement Setup for Graphene Diodes</w:t>
      </w:r>
    </w:p>
    <w:p w:rsidR="00DA61C8" w:rsidRPr="00DA61C8" w:rsidRDefault="00DA61C8" w:rsidP="00DA61C8"/>
    <w:p w:rsidR="00CB6CDE" w:rsidRPr="00CB6CDE" w:rsidRDefault="00CB6CDE" w:rsidP="0098324C">
      <w:pPr>
        <w:pStyle w:val="Heading1"/>
      </w:pPr>
      <w:bookmarkStart w:id="30" w:name="_Ref489460016"/>
      <w:r>
        <w:t>Der</w:t>
      </w:r>
      <w:r w:rsidR="00DA61C8">
        <w:t>i</w:t>
      </w:r>
      <w:r>
        <w:t xml:space="preserve">vation of </w:t>
      </w:r>
      <w:r w:rsidR="00DA61C8">
        <w:t>the Current Coupling Coefficient in a Diffusive-Transport Graphene Coupler</w:t>
      </w:r>
      <w:bookmarkEnd w:id="30"/>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9B3CAC">
      <w:pPr>
        <w:pStyle w:val="Caption"/>
      </w:pPr>
      <w:r>
        <w:t xml:space="preserve">Figure </w:t>
      </w:r>
      <w:r w:rsidR="005426B4">
        <w:fldChar w:fldCharType="begin"/>
      </w:r>
      <w:r w:rsidR="005426B4">
        <w:instrText xml:space="preserve"> STYLEREF 1 \s </w:instrText>
      </w:r>
      <w:r w:rsidR="005426B4">
        <w:fldChar w:fldCharType="separate"/>
      </w:r>
      <w:r w:rsidR="005426B4">
        <w:rPr>
          <w:noProof/>
          <w:cs/>
        </w:rPr>
        <w:t>‎</w:t>
      </w:r>
      <w:r w:rsidR="005426B4">
        <w:rPr>
          <w:noProof/>
        </w:rPr>
        <w:t>E</w:t>
      </w:r>
      <w:r w:rsidR="005426B4">
        <w:fldChar w:fldCharType="end"/>
      </w:r>
      <w:r w:rsidR="005426B4">
        <w:t>.</w:t>
      </w:r>
      <w:r w:rsidR="005426B4">
        <w:fldChar w:fldCharType="begin"/>
      </w:r>
      <w:r w:rsidR="005426B4">
        <w:instrText xml:space="preserve"> SEQ Figure \* ARABIC \s 1 </w:instrText>
      </w:r>
      <w:r w:rsidR="005426B4">
        <w:fldChar w:fldCharType="separate"/>
      </w:r>
      <w:r w:rsidR="005426B4">
        <w:rPr>
          <w:noProof/>
        </w:rPr>
        <w:t>1</w:t>
      </w:r>
      <w:r w:rsidR="005426B4">
        <w:fldChar w:fldCharType="end"/>
      </w:r>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7F279E">
        <w:t xml:space="preserve">Figure </w:t>
      </w:r>
      <w:r w:rsidR="007F279E">
        <w:rPr>
          <w:noProof/>
          <w:cs/>
        </w:rPr>
        <w:t>‎</w:t>
      </w:r>
      <w:r w:rsidR="007F279E">
        <w:rPr>
          <w:noProof/>
        </w:rPr>
        <w:t>5</w:t>
      </w:r>
      <w:r w:rsidR="007F279E">
        <w:t>.</w:t>
      </w:r>
      <w:r w:rsidR="007F279E">
        <w:rPr>
          <w:noProof/>
        </w:rPr>
        <w:t>3</w:t>
      </w:r>
      <w:r>
        <w:fldChar w:fldCharType="end"/>
      </w:r>
      <w:r>
        <w:t xml:space="preserve">. We label one of the ribbons as the input ribbon, and the other as </w:t>
      </w:r>
      <w:r>
        <w:lastRenderedPageBreak/>
        <w:t>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i), we get:</w:t>
      </w:r>
    </w:p>
    <w:p w:rsidR="009B3CAC" w:rsidRPr="00B678FB" w:rsidRDefault="003055D0"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3055D0"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This can be rewritten as:</w:t>
      </w:r>
    </w:p>
    <w:p w:rsidR="009B3CAC" w:rsidRPr="00B678FB" w:rsidRDefault="003055D0"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3055D0"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7903" w:rsidTr="003A75DB">
        <w:tc>
          <w:tcPr>
            <w:tcW w:w="544" w:type="pct"/>
            <w:vAlign w:val="center"/>
          </w:tcPr>
          <w:p w:rsidR="00877903" w:rsidRDefault="00877903" w:rsidP="003A75DB">
            <w:pPr>
              <w:ind w:firstLine="0"/>
              <w:jc w:val="center"/>
              <w:rPr>
                <w:rFonts w:eastAsiaTheme="minorEastAsia"/>
              </w:rPr>
            </w:pPr>
          </w:p>
        </w:tc>
        <w:tc>
          <w:tcPr>
            <w:tcW w:w="3855" w:type="pct"/>
            <w:vAlign w:val="center"/>
          </w:tcPr>
          <w:p w:rsidR="00877903" w:rsidRPr="009E1422" w:rsidRDefault="003055D0" w:rsidP="00DE6E10">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877903" w:rsidRPr="00877903" w:rsidRDefault="003055D0"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877903" w:rsidRDefault="00877903" w:rsidP="003A75DB">
            <w:pPr>
              <w:ind w:firstLine="0"/>
              <w:jc w:val="right"/>
              <w:rPr>
                <w:rFonts w:eastAsiaTheme="minorEastAsia"/>
              </w:rPr>
            </w:pPr>
            <w:bookmarkStart w:id="31" w:name="_Ref489629451"/>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w:t>
            </w:r>
            <w:r w:rsidR="00FB52BB">
              <w:rPr>
                <w:noProof/>
              </w:rPr>
              <w:fldChar w:fldCharType="end"/>
            </w:r>
            <w:r>
              <w:t>)</w:t>
            </w:r>
            <w:bookmarkEnd w:id="31"/>
          </w:p>
        </w:tc>
      </w:tr>
    </w:tbl>
    <w:p w:rsidR="00877903" w:rsidRDefault="00877903" w:rsidP="009B3CAC">
      <w:pPr>
        <w:rPr>
          <w:rFonts w:eastAsiaTheme="minorEastAsia"/>
        </w:rPr>
      </w:pPr>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3055D0"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3055D0"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t>Accordingly, the differential equation for each branch after substitution:</w:t>
      </w:r>
    </w:p>
    <w:p w:rsidR="009B3CAC" w:rsidRPr="00B678FB" w:rsidRDefault="003055D0"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3055D0"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2</w:t>
            </w:r>
            <w:r w:rsidR="00FB52BB">
              <w:rPr>
                <w:noProof/>
              </w:rPr>
              <w:fldChar w:fldCharType="end"/>
            </w:r>
            <w:r>
              <w:t>)</w:t>
            </w:r>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3</w:t>
            </w:r>
            <w:r w:rsidR="00FB52BB">
              <w:rPr>
                <w:noProof/>
              </w:rPr>
              <w:fldChar w:fldCharType="end"/>
            </w:r>
            <w:r>
              <w:t>)</w:t>
            </w:r>
          </w:p>
        </w:tc>
      </w:tr>
    </w:tbl>
    <w:p w:rsidR="004B1C44" w:rsidRDefault="004B1C44" w:rsidP="009B3CAC"/>
    <w:p w:rsidR="009B3CAC" w:rsidRDefault="009B3CAC" w:rsidP="009B3CAC">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3055D0"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bookmarkStart w:id="32" w:name="_Ref489629453"/>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4</w:t>
            </w:r>
            <w:r w:rsidR="00FB52BB">
              <w:rPr>
                <w:noProof/>
              </w:rPr>
              <w:fldChar w:fldCharType="end"/>
            </w:r>
            <w:r>
              <w:t>)</w:t>
            </w:r>
            <w:bookmarkEnd w:id="32"/>
          </w:p>
        </w:tc>
      </w:tr>
    </w:tbl>
    <w:p w:rsidR="009B3CAC" w:rsidRDefault="009B3CAC" w:rsidP="009B3CAC">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9B41DD">
        <w:tc>
          <w:tcPr>
            <w:tcW w:w="544" w:type="pct"/>
            <w:vAlign w:val="center"/>
          </w:tcPr>
          <w:p w:rsidR="009B3CAC" w:rsidRDefault="009B3CAC" w:rsidP="00CF4B11">
            <w:pPr>
              <w:ind w:firstLine="0"/>
              <w:jc w:val="center"/>
              <w:rPr>
                <w:rFonts w:eastAsiaTheme="minorEastAsia"/>
              </w:rPr>
            </w:pPr>
          </w:p>
        </w:tc>
        <w:tc>
          <w:tcPr>
            <w:tcW w:w="3856" w:type="pct"/>
            <w:vAlign w:val="center"/>
          </w:tcPr>
          <w:p w:rsidR="009B3CAC" w:rsidRDefault="003055D0"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5</w:t>
            </w:r>
            <w:r w:rsidR="00FB52BB">
              <w:rPr>
                <w:noProof/>
              </w:rPr>
              <w:fldChar w:fldCharType="end"/>
            </w:r>
            <w:r>
              <w:t>)</w:t>
            </w:r>
          </w:p>
        </w:tc>
      </w:tr>
    </w:tbl>
    <w:p w:rsidR="009B41DD" w:rsidRDefault="009B41DD" w:rsidP="009B41DD">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1DD" w:rsidTr="00344037">
        <w:tc>
          <w:tcPr>
            <w:tcW w:w="544" w:type="pct"/>
            <w:vAlign w:val="center"/>
          </w:tcPr>
          <w:p w:rsidR="009B41DD" w:rsidRDefault="009B41DD" w:rsidP="00344037">
            <w:pPr>
              <w:ind w:firstLine="0"/>
              <w:jc w:val="center"/>
              <w:rPr>
                <w:rFonts w:eastAsiaTheme="minorEastAsia"/>
              </w:rPr>
            </w:pPr>
          </w:p>
        </w:tc>
        <w:tc>
          <w:tcPr>
            <w:tcW w:w="3855" w:type="pct"/>
            <w:vAlign w:val="center"/>
          </w:tcPr>
          <w:p w:rsidR="009B41DD" w:rsidRDefault="003055D0" w:rsidP="00344037">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41DD" w:rsidRDefault="009B41DD" w:rsidP="00344037">
            <w:pPr>
              <w:ind w:firstLine="0"/>
              <w:jc w:val="right"/>
              <w:rPr>
                <w:rFonts w:eastAsiaTheme="minorEastAsia"/>
              </w:rPr>
            </w:pPr>
            <w:bookmarkStart w:id="33" w:name="_Ref489629593"/>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6</w:t>
            </w:r>
            <w:r w:rsidR="00FB52BB">
              <w:rPr>
                <w:noProof/>
              </w:rPr>
              <w:fldChar w:fldCharType="end"/>
            </w:r>
            <w:r>
              <w:t>)</w:t>
            </w:r>
            <w:bookmarkEnd w:id="33"/>
          </w:p>
        </w:tc>
      </w:tr>
    </w:tbl>
    <w:p w:rsidR="009B3CAC" w:rsidRDefault="00344037" w:rsidP="009B3CAC">
      <w:r>
        <w:t xml:space="preserve">Ohm’s law relates </w:t>
      </w:r>
      <w:r w:rsidR="009B3CAC">
        <w:t>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3055D0"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9B3CAC" w:rsidRDefault="009B3CAC" w:rsidP="00CF4B11">
            <w:pPr>
              <w:ind w:firstLine="0"/>
              <w:jc w:val="right"/>
              <w:rPr>
                <w:rFonts w:eastAsiaTheme="minorEastAsia"/>
              </w:rPr>
            </w:pPr>
            <w:bookmarkStart w:id="34" w:name="_Ref489460143"/>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7</w:t>
            </w:r>
            <w:r w:rsidR="00FB52BB">
              <w:rPr>
                <w:noProof/>
              </w:rPr>
              <w:fldChar w:fldCharType="end"/>
            </w:r>
            <w:r>
              <w:t>)</w:t>
            </w:r>
            <w:bookmarkEnd w:id="34"/>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3055D0"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3055D0"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bookmarkStart w:id="35" w:name="_Ref489631158"/>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8</w:t>
            </w:r>
            <w:r w:rsidR="00FB52BB">
              <w:rPr>
                <w:noProof/>
              </w:rPr>
              <w:fldChar w:fldCharType="end"/>
            </w:r>
            <w:r>
              <w:t>)</w:t>
            </w:r>
            <w:bookmarkEnd w:id="35"/>
          </w:p>
        </w:tc>
      </w:tr>
    </w:tbl>
    <w:p w:rsidR="009B3CAC" w:rsidRDefault="009B3CAC" w:rsidP="009B3CAC">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3055D0"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9B3CAC" w:rsidRDefault="009B3CAC" w:rsidP="00CF4B11">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9</w:t>
            </w:r>
            <w:r w:rsidR="00FB52BB">
              <w:rPr>
                <w:noProof/>
              </w:rPr>
              <w:fldChar w:fldCharType="end"/>
            </w:r>
            <w:r>
              <w:t>)</w:t>
            </w:r>
          </w:p>
        </w:tc>
      </w:tr>
    </w:tbl>
    <w:p w:rsidR="009B3CAC" w:rsidRDefault="00425F15" w:rsidP="009B3CAC">
      <w:r>
        <w:t>Equation</w:t>
      </w:r>
      <w:r w:rsidR="00877903">
        <w:t>s</w:t>
      </w:r>
      <w:r>
        <w:t xml:space="preserve"> </w:t>
      </w:r>
      <w:r w:rsidR="00877903">
        <w:fldChar w:fldCharType="begin"/>
      </w:r>
      <w:r w:rsidR="00877903">
        <w:instrText xml:space="preserve"> REF _Ref489629451 \h </w:instrText>
      </w:r>
      <w:r w:rsidR="00877903">
        <w:fldChar w:fldCharType="separate"/>
      </w:r>
      <w:r w:rsidR="007F279E">
        <w:t>(</w:t>
      </w:r>
      <w:r w:rsidR="007F279E">
        <w:rPr>
          <w:noProof/>
          <w:cs/>
        </w:rPr>
        <w:t>‎</w:t>
      </w:r>
      <w:r w:rsidR="007F279E">
        <w:rPr>
          <w:noProof/>
        </w:rPr>
        <w:t>E</w:t>
      </w:r>
      <w:r w:rsidR="007F279E">
        <w:t>.</w:t>
      </w:r>
      <w:r w:rsidR="007F279E">
        <w:rPr>
          <w:noProof/>
        </w:rPr>
        <w:t>1</w:t>
      </w:r>
      <w:r w:rsidR="007F279E">
        <w:t>)</w:t>
      </w:r>
      <w:r w:rsidR="00877903">
        <w:fldChar w:fldCharType="end"/>
      </w:r>
      <w:r w:rsidR="00877903">
        <w:t xml:space="preserve"> and </w:t>
      </w:r>
      <w:r w:rsidR="00877903">
        <w:fldChar w:fldCharType="begin"/>
      </w:r>
      <w:r w:rsidR="00877903">
        <w:instrText xml:space="preserve"> REF _Ref489629453 \h </w:instrText>
      </w:r>
      <w:r w:rsidR="00877903">
        <w:fldChar w:fldCharType="separate"/>
      </w:r>
      <w:r w:rsidR="007F279E">
        <w:t>(</w:t>
      </w:r>
      <w:r w:rsidR="007F279E">
        <w:rPr>
          <w:noProof/>
          <w:cs/>
        </w:rPr>
        <w:t>‎</w:t>
      </w:r>
      <w:r w:rsidR="007F279E">
        <w:rPr>
          <w:noProof/>
        </w:rPr>
        <w:t>E</w:t>
      </w:r>
      <w:r w:rsidR="007F279E">
        <w:t>.</w:t>
      </w:r>
      <w:r w:rsidR="007F279E">
        <w:rPr>
          <w:noProof/>
        </w:rPr>
        <w:t>4</w:t>
      </w:r>
      <w:r w:rsidR="007F279E">
        <w:t>)</w:t>
      </w:r>
      <w:r w:rsidR="00877903">
        <w:fldChar w:fldCharType="end"/>
      </w:r>
      <w:r w:rsidR="00877903">
        <w:t xml:space="preserve"> </w:t>
      </w:r>
      <w:r w:rsidR="002D34A7">
        <w:t xml:space="preserve">can be solved for the relation between the constant </w:t>
      </w:r>
      <m:oMath>
        <m:r>
          <w:rPr>
            <w:rFonts w:ascii="Cambria Math" w:hAnsi="Cambria Math"/>
          </w:rPr>
          <m:t>A-D</m:t>
        </m:r>
      </m:oMath>
      <w:r w:rsidR="002D34A7">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3055D0"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0</w:t>
            </w:r>
            <w:r w:rsidR="00FB52BB">
              <w:rPr>
                <w:noProof/>
              </w:rPr>
              <w:fldChar w:fldCharType="end"/>
            </w:r>
            <w:r>
              <w:t>)</w:t>
            </w:r>
          </w:p>
        </w:tc>
      </w:tr>
    </w:tbl>
    <w:p w:rsidR="00604C2E" w:rsidRDefault="00604C2E" w:rsidP="00AE2C60">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rsidR="007F279E">
        <w:t>(</w:t>
      </w:r>
      <w:r w:rsidR="007F279E">
        <w:rPr>
          <w:noProof/>
          <w:cs/>
        </w:rPr>
        <w:t>‎</w:t>
      </w:r>
      <w:r w:rsidR="007F279E">
        <w:rPr>
          <w:noProof/>
        </w:rPr>
        <w:t>E</w:t>
      </w:r>
      <w:r w:rsidR="007F279E">
        <w:t>.</w:t>
      </w:r>
      <w:r w:rsidR="007F279E">
        <w:rPr>
          <w:noProof/>
        </w:rPr>
        <w:t>8</w:t>
      </w:r>
      <w:r w:rsidR="007F279E">
        <w:t>)</w:t>
      </w:r>
      <w:r>
        <w:fldChar w:fldCharType="end"/>
      </w:r>
      <w:r>
        <w:t xml:space="preserve"> serves as a Robin boundary condition relative the voltage to its derivative at the boundary. </w:t>
      </w:r>
      <w:r w:rsidR="009D2898">
        <w:t>Accordingly, the current system cannot be completely solved analytically; we will not be able to obtain the values of the four constants needed to fully determine a unique solution, b</w:t>
      </w:r>
      <w:r w:rsidR="004A7FA6">
        <w:t>ut it can be solved numerically.</w:t>
      </w:r>
      <w:r w:rsidR="00A553CF">
        <w:t xml:space="preserve"> </w:t>
      </w:r>
      <w:r w:rsidR="00AE2C60">
        <w:t>In</w:t>
      </w:r>
      <w:r w:rsidR="00A553CF">
        <w:t xml:space="preserve"> this discussion, we provide an incomplete solution that does not determine all the unknown constants, but reveals the </w:t>
      </w:r>
      <w:r w:rsidR="00AE2C60">
        <w:t>functional form of the solution.</w:t>
      </w:r>
    </w:p>
    <w:p w:rsidR="002D34A7" w:rsidRDefault="00583390" w:rsidP="009B3CAC">
      <w:r>
        <w:lastRenderedPageBreak/>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rsidR="007F279E">
        <w:t>(</w:t>
      </w:r>
      <w:r w:rsidR="007F279E">
        <w:rPr>
          <w:noProof/>
          <w:cs/>
        </w:rPr>
        <w:t>‎</w:t>
      </w:r>
      <w:r w:rsidR="007F279E">
        <w:rPr>
          <w:noProof/>
        </w:rPr>
        <w:t>E</w:t>
      </w:r>
      <w:r w:rsidR="007F279E">
        <w:t>.</w:t>
      </w:r>
      <w:r w:rsidR="007F279E">
        <w:rPr>
          <w:noProof/>
        </w:rPr>
        <w:t>7</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3055D0"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3055D0"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36" w:name="_Ref489461056"/>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1</w:t>
            </w:r>
            <w:r w:rsidR="00FB52BB">
              <w:rPr>
                <w:noProof/>
              </w:rPr>
              <w:fldChar w:fldCharType="end"/>
            </w:r>
            <w:r>
              <w:t>)</w:t>
            </w:r>
            <w:bookmarkEnd w:id="36"/>
          </w:p>
        </w:tc>
      </w:tr>
    </w:tbl>
    <w:p w:rsidR="00CF4B11" w:rsidRDefault="00877903" w:rsidP="00384A49">
      <w:r>
        <w:t xml:space="preserve">From the current conservation equation </w:t>
      </w:r>
      <w:r>
        <w:fldChar w:fldCharType="begin"/>
      </w:r>
      <w:r>
        <w:instrText xml:space="preserve"> REF _Ref489629593 \h </w:instrText>
      </w:r>
      <w:r>
        <w:fldChar w:fldCharType="separate"/>
      </w:r>
      <w:r w:rsidR="007F279E">
        <w:t>(</w:t>
      </w:r>
      <w:r w:rsidR="007F279E">
        <w:rPr>
          <w:noProof/>
          <w:cs/>
        </w:rPr>
        <w:t>‎</w:t>
      </w:r>
      <w:r w:rsidR="007F279E">
        <w:rPr>
          <w:noProof/>
        </w:rPr>
        <w:t>E</w:t>
      </w:r>
      <w:r w:rsidR="007F279E">
        <w:t>.</w:t>
      </w:r>
      <w:r w:rsidR="007F279E">
        <w:rPr>
          <w:noProof/>
        </w:rPr>
        <w:t>6</w:t>
      </w:r>
      <w:r w:rsidR="007F279E">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rsidR="007F279E">
        <w:t>(</w:t>
      </w:r>
      <w:r w:rsidR="007F279E">
        <w:rPr>
          <w:noProof/>
          <w:cs/>
        </w:rPr>
        <w:t>‎</w:t>
      </w:r>
      <w:r w:rsidR="007F279E">
        <w:rPr>
          <w:noProof/>
        </w:rPr>
        <w:t>E</w:t>
      </w:r>
      <w:r w:rsidR="007F279E">
        <w:t>.</w:t>
      </w:r>
      <w:r w:rsidR="007F279E">
        <w:rPr>
          <w:noProof/>
        </w:rPr>
        <w:t>11</w:t>
      </w:r>
      <w:r w:rsidR="007F279E">
        <w:t>)</w:t>
      </w:r>
      <w:r>
        <w:fldChar w:fldCharType="end"/>
      </w:r>
      <w:r>
        <w:t xml:space="preserve"> as</w:t>
      </w:r>
      <w:r w:rsidR="00384A4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84A49" w:rsidTr="00344037">
        <w:tc>
          <w:tcPr>
            <w:tcW w:w="544" w:type="pct"/>
            <w:vAlign w:val="center"/>
          </w:tcPr>
          <w:p w:rsidR="00384A49" w:rsidRDefault="00384A49" w:rsidP="00344037">
            <w:pPr>
              <w:ind w:firstLine="0"/>
              <w:jc w:val="center"/>
              <w:rPr>
                <w:rFonts w:eastAsiaTheme="minorEastAsia"/>
              </w:rPr>
            </w:pPr>
          </w:p>
        </w:tc>
        <w:tc>
          <w:tcPr>
            <w:tcW w:w="3856" w:type="pct"/>
            <w:vAlign w:val="center"/>
          </w:tcPr>
          <w:p w:rsidR="00384A49" w:rsidRPr="00583390" w:rsidRDefault="003055D0"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3055D0"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344037">
            <w:pPr>
              <w:ind w:firstLine="0"/>
              <w:jc w:val="right"/>
              <w:rPr>
                <w:rFonts w:eastAsiaTheme="minorEastAsia"/>
              </w:rPr>
            </w:pPr>
            <w:bookmarkStart w:id="37" w:name="_Ref489461272"/>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2</w:t>
            </w:r>
            <w:r w:rsidR="00FB52BB">
              <w:rPr>
                <w:noProof/>
              </w:rPr>
              <w:fldChar w:fldCharType="end"/>
            </w:r>
            <w:r>
              <w:t>)</w:t>
            </w:r>
            <w:bookmarkEnd w:id="37"/>
          </w:p>
        </w:tc>
      </w:tr>
    </w:tbl>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B419E3" w:rsidTr="00344037">
        <w:tc>
          <w:tcPr>
            <w:tcW w:w="544" w:type="pct"/>
            <w:vAlign w:val="center"/>
          </w:tcPr>
          <w:p w:rsidR="00B419E3" w:rsidRPr="000B4B2F" w:rsidRDefault="00B419E3" w:rsidP="00344037">
            <w:pPr>
              <w:ind w:firstLine="0"/>
              <w:jc w:val="center"/>
              <w:rPr>
                <w:rFonts w:ascii="Cambria Math" w:eastAsiaTheme="minorEastAsia" w:hAnsi="Cambria Math"/>
              </w:rPr>
            </w:pPr>
          </w:p>
        </w:tc>
        <w:tc>
          <w:tcPr>
            <w:tcW w:w="3856" w:type="pct"/>
            <w:vAlign w:val="center"/>
          </w:tcPr>
          <w:p w:rsidR="00B419E3" w:rsidRPr="00583390" w:rsidRDefault="003055D0"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3055D0"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344037">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3</w:t>
            </w:r>
            <w:r w:rsidR="00FB52BB">
              <w:rPr>
                <w:noProof/>
              </w:rPr>
              <w:fldChar w:fldCharType="end"/>
            </w:r>
            <w:r>
              <w:t>)</w:t>
            </w:r>
          </w:p>
        </w:tc>
      </w:tr>
    </w:tbl>
    <w:p w:rsidR="00B419E3" w:rsidRDefault="00462EF4" w:rsidP="00F91D64">
      <w:r>
        <w:t xml:space="preserve">Although it is quite tempting to null the increasing exponential constant </w:t>
      </w:r>
      <m:oMath>
        <m:r>
          <w:rPr>
            <w:rFonts w:ascii="Cambria Math" w:hAnsi="Cambria Math"/>
          </w:rPr>
          <m:t>C</m:t>
        </m:r>
      </m:oMath>
      <w:r>
        <w:t>, its presence is important in maintaining the consistency of the equations.</w:t>
      </w:r>
      <w:r w:rsidR="000B4B2F">
        <w:t xml:space="preserve"> This is can be seen through applying the boundary condition given by Equation </w:t>
      </w:r>
      <w:r w:rsidR="000B4B2F">
        <w:fldChar w:fldCharType="begin"/>
      </w:r>
      <w:r w:rsidR="000B4B2F">
        <w:instrText xml:space="preserve"> REF _Ref489631158 \h </w:instrText>
      </w:r>
      <w:r w:rsidR="000B4B2F">
        <w:fldChar w:fldCharType="separate"/>
      </w:r>
      <w:r w:rsidR="007F279E">
        <w:t>(</w:t>
      </w:r>
      <w:r w:rsidR="007F279E">
        <w:rPr>
          <w:noProof/>
          <w:cs/>
        </w:rPr>
        <w:t>‎</w:t>
      </w:r>
      <w:r w:rsidR="007F279E">
        <w:rPr>
          <w:noProof/>
        </w:rPr>
        <w:t>E</w:t>
      </w:r>
      <w:r w:rsidR="007F279E">
        <w:t>.</w:t>
      </w:r>
      <w:r w:rsidR="007F279E">
        <w:rPr>
          <w:noProof/>
        </w:rPr>
        <w:t>8</w:t>
      </w:r>
      <w:r w:rsidR="007F279E">
        <w:t>)</w:t>
      </w:r>
      <w:r w:rsidR="000B4B2F">
        <w:fldChar w:fldCharType="end"/>
      </w:r>
      <w:r w:rsidR="000B4B2F">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
        <w:gridCol w:w="8170"/>
        <w:gridCol w:w="823"/>
      </w:tblGrid>
      <w:tr w:rsidR="000B65EB" w:rsidTr="00426B6E">
        <w:tc>
          <w:tcPr>
            <w:tcW w:w="146" w:type="pct"/>
            <w:vAlign w:val="center"/>
          </w:tcPr>
          <w:p w:rsidR="000B65EB" w:rsidRPr="000B4B2F" w:rsidRDefault="000B65EB" w:rsidP="003A75DB">
            <w:pPr>
              <w:ind w:firstLine="0"/>
              <w:jc w:val="center"/>
              <w:rPr>
                <w:rFonts w:ascii="Cambria Math" w:eastAsiaTheme="minorEastAsia" w:hAnsi="Cambria Math"/>
              </w:rPr>
            </w:pPr>
          </w:p>
        </w:tc>
        <w:tc>
          <w:tcPr>
            <w:tcW w:w="4412" w:type="pct"/>
            <w:vAlign w:val="center"/>
          </w:tcPr>
          <w:p w:rsidR="000B65EB" w:rsidRPr="000B65EB" w:rsidRDefault="003055D0" w:rsidP="000B65EB">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0B65EB" w:rsidRDefault="000B65EB" w:rsidP="003A75DB">
            <w:pPr>
              <w:ind w:firstLine="0"/>
              <w:jc w:val="right"/>
              <w:rPr>
                <w:rFonts w:eastAsiaTheme="minorEastAsia"/>
              </w:rPr>
            </w:pPr>
            <w:bookmarkStart w:id="38" w:name="_Ref489632770"/>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4</w:t>
            </w:r>
            <w:r w:rsidR="00FB52BB">
              <w:rPr>
                <w:noProof/>
              </w:rPr>
              <w:fldChar w:fldCharType="end"/>
            </w:r>
            <w:r>
              <w:t>)</w:t>
            </w:r>
            <w:bookmarkEnd w:id="38"/>
          </w:p>
        </w:tc>
      </w:tr>
    </w:tbl>
    <w:p w:rsidR="000B65EB" w:rsidRDefault="0038205F" w:rsidP="0038205F">
      <w:r>
        <w:t xml:space="preserve">If the </w:t>
      </w:r>
      <w:r w:rsidR="00604C2E">
        <w:t>constant</w:t>
      </w:r>
      <m:oMath>
        <m:r>
          <w:rPr>
            <w:rFonts w:ascii="Cambria Math" w:hAnsi="Cambria Math"/>
          </w:rPr>
          <m:t xml:space="preserve"> C</m:t>
        </m:r>
      </m:oMath>
      <w:r>
        <w:t xml:space="preserve">, is set to zero the </w:t>
      </w:r>
      <w:r w:rsidR="00A27AB9">
        <w:t xml:space="preserve">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rsidR="00A27AB9">
        <w:t xml:space="preserve">, Equation </w:t>
      </w:r>
      <w:r w:rsidR="00A27AB9">
        <w:fldChar w:fldCharType="begin"/>
      </w:r>
      <w:r w:rsidR="00A27AB9">
        <w:instrText xml:space="preserve"> REF _Ref489632770 \h </w:instrText>
      </w:r>
      <w:r w:rsidR="00A27AB9">
        <w:fldChar w:fldCharType="separate"/>
      </w:r>
      <w:r w:rsidR="007F279E">
        <w:t>(</w:t>
      </w:r>
      <w:r w:rsidR="007F279E">
        <w:rPr>
          <w:noProof/>
          <w:cs/>
        </w:rPr>
        <w:t>‎</w:t>
      </w:r>
      <w:r w:rsidR="007F279E">
        <w:rPr>
          <w:noProof/>
        </w:rPr>
        <w:t>E</w:t>
      </w:r>
      <w:r w:rsidR="007F279E">
        <w:t>.</w:t>
      </w:r>
      <w:r w:rsidR="007F279E">
        <w:rPr>
          <w:noProof/>
        </w:rPr>
        <w:t>14</w:t>
      </w:r>
      <w:r w:rsidR="007F279E">
        <w:t>)</w:t>
      </w:r>
      <w:r w:rsidR="00A27AB9">
        <w:fldChar w:fldCharType="end"/>
      </w:r>
      <w:r>
        <w:t xml:space="preserve"> reduces to</w:t>
      </w:r>
      <w:r w:rsidR="00A27AB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711D5" w:rsidTr="003A75DB">
        <w:tc>
          <w:tcPr>
            <w:tcW w:w="544" w:type="pct"/>
            <w:vAlign w:val="center"/>
          </w:tcPr>
          <w:p w:rsidR="003711D5" w:rsidRPr="000B4B2F" w:rsidRDefault="003711D5" w:rsidP="003A75DB">
            <w:pPr>
              <w:ind w:firstLine="0"/>
              <w:jc w:val="center"/>
              <w:rPr>
                <w:rFonts w:ascii="Cambria Math" w:eastAsiaTheme="minorEastAsia" w:hAnsi="Cambria Math"/>
              </w:rPr>
            </w:pPr>
          </w:p>
        </w:tc>
        <w:tc>
          <w:tcPr>
            <w:tcW w:w="3856" w:type="pct"/>
            <w:vAlign w:val="center"/>
          </w:tcPr>
          <w:p w:rsidR="003711D5" w:rsidRDefault="003055D0" w:rsidP="003A75DB">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3711D5" w:rsidRDefault="003711D5" w:rsidP="003A75DB">
            <w:pPr>
              <w:ind w:firstLine="0"/>
              <w:jc w:val="right"/>
              <w:rPr>
                <w:rFonts w:eastAsiaTheme="minorEastAsia"/>
              </w:rPr>
            </w:pPr>
            <w:bookmarkStart w:id="39" w:name="_Ref489633215"/>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5</w:t>
            </w:r>
            <w:r w:rsidR="00FB52BB">
              <w:rPr>
                <w:noProof/>
              </w:rPr>
              <w:fldChar w:fldCharType="end"/>
            </w:r>
            <w:r>
              <w:t>)</w:t>
            </w:r>
            <w:bookmarkEnd w:id="39"/>
          </w:p>
        </w:tc>
      </w:tr>
    </w:tbl>
    <w:p w:rsidR="00093835" w:rsidRDefault="00A8302B" w:rsidP="00093835">
      <w:r>
        <w:t xml:space="preserve">Equation </w:t>
      </w:r>
      <w:r>
        <w:fldChar w:fldCharType="begin"/>
      </w:r>
      <w:r>
        <w:instrText xml:space="preserve"> REF _Ref489633215 \h </w:instrText>
      </w:r>
      <w:r>
        <w:fldChar w:fldCharType="separate"/>
      </w:r>
      <w:r w:rsidR="007F279E">
        <w:t>(</w:t>
      </w:r>
      <w:r w:rsidR="007F279E">
        <w:rPr>
          <w:noProof/>
          <w:cs/>
        </w:rPr>
        <w:t>‎</w:t>
      </w:r>
      <w:r w:rsidR="007F279E">
        <w:rPr>
          <w:noProof/>
        </w:rPr>
        <w:t>E</w:t>
      </w:r>
      <w:r w:rsidR="007F279E">
        <w:t>.</w:t>
      </w:r>
      <w:r w:rsidR="007F279E">
        <w:rPr>
          <w:noProof/>
        </w:rPr>
        <w:t>15</w:t>
      </w:r>
      <w:r w:rsidR="007F279E">
        <w:t>)</w:t>
      </w:r>
      <w:r>
        <w:fldChar w:fldCharType="end"/>
      </w:r>
      <w:r>
        <w:t xml:space="preserve"> </w:t>
      </w:r>
      <w:r w:rsidR="003711D5">
        <w:t>can only be satisfied if D is also nulled</w:t>
      </w:r>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if the output of the device is shorted.</w:t>
      </w:r>
      <w:r w:rsidR="00A44963">
        <w:t xml:space="preserve"> </w:t>
      </w:r>
      <w:r w:rsidR="00853822">
        <w:t xml:space="preserve"> In line with</w:t>
      </w:r>
      <w:r w:rsidR="00093835">
        <w:t xml:space="preserve"> Equation </w:t>
      </w:r>
      <w:r w:rsidR="00093835">
        <w:fldChar w:fldCharType="begin"/>
      </w:r>
      <w:r w:rsidR="00093835">
        <w:instrText xml:space="preserve"> REF _Ref489632770 \h </w:instrText>
      </w:r>
      <w:r w:rsidR="00093835">
        <w:fldChar w:fldCharType="separate"/>
      </w:r>
      <w:r w:rsidR="007F279E">
        <w:t>(</w:t>
      </w:r>
      <w:r w:rsidR="007F279E">
        <w:rPr>
          <w:noProof/>
          <w:cs/>
        </w:rPr>
        <w:t>‎</w:t>
      </w:r>
      <w:r w:rsidR="007F279E">
        <w:rPr>
          <w:noProof/>
        </w:rPr>
        <w:t>E</w:t>
      </w:r>
      <w:r w:rsidR="007F279E">
        <w:t>.</w:t>
      </w:r>
      <w:r w:rsidR="007F279E">
        <w:rPr>
          <w:noProof/>
        </w:rPr>
        <w:t>14</w:t>
      </w:r>
      <w:r w:rsidR="007F279E">
        <w:t>)</w:t>
      </w:r>
      <w:r w:rsidR="00093835">
        <w:fldChar w:fldCharType="end"/>
      </w:r>
      <w:r w:rsidR="00093835">
        <w:t xml:space="preserve">, we can extract the value of </w:t>
      </w:r>
      <m:oMath>
        <m:r>
          <w:rPr>
            <w:rFonts w:ascii="Cambria Math" w:hAnsi="Cambria Math"/>
          </w:rPr>
          <m:t>C</m:t>
        </m:r>
      </m:oMath>
      <w:r w:rsidR="00093835">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834968" w:rsidTr="00834968">
        <w:tc>
          <w:tcPr>
            <w:tcW w:w="4515" w:type="pct"/>
            <w:vAlign w:val="center"/>
          </w:tcPr>
          <w:p w:rsidR="00834968" w:rsidRPr="000B65EB" w:rsidRDefault="00834968" w:rsidP="000216B4">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834968" w:rsidRDefault="00834968" w:rsidP="003A75DB">
            <w:pPr>
              <w:ind w:firstLine="0"/>
              <w:jc w:val="right"/>
              <w:rPr>
                <w:rFonts w:eastAsiaTheme="minorEastAsia"/>
              </w:rPr>
            </w:pPr>
            <w:bookmarkStart w:id="40" w:name="_Ref489636112"/>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6</w:t>
            </w:r>
            <w:r w:rsidR="00FB52BB">
              <w:rPr>
                <w:noProof/>
              </w:rPr>
              <w:fldChar w:fldCharType="end"/>
            </w:r>
            <w:r>
              <w:t>)</w:t>
            </w:r>
            <w:bookmarkEnd w:id="40"/>
          </w:p>
        </w:tc>
      </w:tr>
    </w:tbl>
    <w:p w:rsidR="003A75DB" w:rsidRDefault="00604C2E" w:rsidP="003A75DB">
      <w:r>
        <w:t xml:space="preserve">Equation </w:t>
      </w:r>
      <w:r w:rsidR="00D56898">
        <w:fldChar w:fldCharType="begin"/>
      </w:r>
      <w:r w:rsidR="00D56898">
        <w:instrText xml:space="preserve"> REF _Ref489636112 \h </w:instrText>
      </w:r>
      <w:r w:rsidR="00D56898">
        <w:fldChar w:fldCharType="separate"/>
      </w:r>
      <w:r w:rsidR="007F279E">
        <w:t>(</w:t>
      </w:r>
      <w:r w:rsidR="007F279E">
        <w:rPr>
          <w:noProof/>
          <w:cs/>
        </w:rPr>
        <w:t>‎</w:t>
      </w:r>
      <w:r w:rsidR="007F279E">
        <w:rPr>
          <w:noProof/>
        </w:rPr>
        <w:t>E</w:t>
      </w:r>
      <w:r w:rsidR="007F279E">
        <w:t>.</w:t>
      </w:r>
      <w:r w:rsidR="007F279E">
        <w:rPr>
          <w:noProof/>
        </w:rPr>
        <w:t>16</w:t>
      </w:r>
      <w:r w:rsidR="007F279E">
        <w:t>)</w:t>
      </w:r>
      <w:r w:rsidR="00D56898">
        <w:fldChar w:fldCharType="end"/>
      </w:r>
      <w:r w:rsidR="00D56898">
        <w:t xml:space="preserve"> shows that the coefficient of the </w:t>
      </w:r>
      <w:r w:rsidR="00651B7C">
        <w:t>exponential increasing term decays exponentially with the length of the device and will not cause an unphysical increase in the voltage or current across the device length.</w:t>
      </w:r>
      <w:r w:rsidR="003A75DB">
        <w:t xml:space="preserve"> </w:t>
      </w:r>
    </w:p>
    <w:p w:rsidR="00834968" w:rsidRDefault="00834968" w:rsidP="003A75DB">
      <w:r>
        <w:lastRenderedPageBreak/>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3055D0"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834968" w:rsidRDefault="003055D0"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41" w:name="_Ref489696396"/>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7</w:t>
            </w:r>
            <w:r w:rsidR="00FB52BB">
              <w:rPr>
                <w:noProof/>
              </w:rPr>
              <w:fldChar w:fldCharType="end"/>
            </w:r>
            <w:r>
              <w:t>)</w:t>
            </w:r>
            <w:bookmarkEnd w:id="41"/>
          </w:p>
        </w:tc>
      </w:tr>
    </w:tbl>
    <w:p w:rsidR="00834968" w:rsidRDefault="00834968" w:rsidP="003A75DB"/>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3055D0"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834968" w:rsidRDefault="003055D0"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42" w:name="_Ref489696403"/>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8</w:t>
            </w:r>
            <w:r w:rsidR="00FB52BB">
              <w:rPr>
                <w:noProof/>
              </w:rPr>
              <w:fldChar w:fldCharType="end"/>
            </w:r>
            <w:r>
              <w:t>)</w:t>
            </w:r>
            <w:bookmarkEnd w:id="42"/>
          </w:p>
        </w:tc>
      </w:tr>
    </w:tbl>
    <w:p w:rsidR="00834968" w:rsidRDefault="00834968" w:rsidP="003A75DB"/>
    <w:p w:rsidR="005E0235" w:rsidRDefault="00A30B73" w:rsidP="00C00167">
      <w:r>
        <w:t>The solution reveals the functional form of the current</w:t>
      </w:r>
      <w:r w:rsidR="005E0235">
        <w:t xml:space="preserve"> to distribute between the two lines in an asymptotic fashion. The current asymptote is roughly given by the current division ratio had the two branches been connected only at the input end. The asymptotic behavior roughly follows an exponentially decaying function </w:t>
      </w:r>
      <w:r w:rsidR="00C00167">
        <w:t>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rsidR="005E0235">
        <w:t>.</w:t>
      </w:r>
    </w:p>
    <w:p w:rsidR="003A75DB" w:rsidRDefault="005E0235" w:rsidP="009B4779">
      <w:r>
        <w:t xml:space="preserve">To demonstrate the functional behavior, we </w:t>
      </w:r>
      <w:r w:rsidR="009E5C72">
        <w:t xml:space="preserve">study the case when </w:t>
      </w:r>
      <w:r w:rsidR="005B6B9D">
        <w:t xml:space="preserve">the coupler branches have matched impedance with their loads, </w:t>
      </w:r>
      <w:r w:rsidR="009B4779">
        <w:t>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5B6B9D">
        <w:t xml:space="preserve">. In such a case, </w:t>
      </w:r>
      <w:r w:rsidR="000216B4">
        <w:t xml:space="preserve">Equation </w:t>
      </w:r>
      <w:r w:rsidR="000216B4">
        <w:fldChar w:fldCharType="begin"/>
      </w:r>
      <w:r w:rsidR="000216B4">
        <w:instrText xml:space="preserve"> REF _Ref489636112 \h </w:instrText>
      </w:r>
      <w:r w:rsidR="000216B4">
        <w:fldChar w:fldCharType="separate"/>
      </w:r>
      <w:r w:rsidR="007F279E">
        <w:t>(</w:t>
      </w:r>
      <w:r w:rsidR="007F279E">
        <w:rPr>
          <w:noProof/>
          <w:cs/>
        </w:rPr>
        <w:t>‎</w:t>
      </w:r>
      <w:r w:rsidR="007F279E">
        <w:rPr>
          <w:noProof/>
        </w:rPr>
        <w:t>E</w:t>
      </w:r>
      <w:r w:rsidR="007F279E">
        <w:t>.</w:t>
      </w:r>
      <w:r w:rsidR="007F279E">
        <w:rPr>
          <w:noProof/>
        </w:rPr>
        <w:t>16</w:t>
      </w:r>
      <w:r w:rsidR="007F279E">
        <w:t>)</w:t>
      </w:r>
      <w:r w:rsidR="000216B4">
        <w:fldChar w:fldCharType="end"/>
      </w:r>
      <w:r w:rsidR="000216B4">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
        <w:gridCol w:w="8170"/>
        <w:gridCol w:w="823"/>
      </w:tblGrid>
      <w:tr w:rsidR="000216B4" w:rsidTr="008229CB">
        <w:tc>
          <w:tcPr>
            <w:tcW w:w="145" w:type="pct"/>
            <w:vAlign w:val="center"/>
          </w:tcPr>
          <w:p w:rsidR="000216B4" w:rsidRPr="000B4B2F" w:rsidRDefault="000216B4" w:rsidP="008229CB">
            <w:pPr>
              <w:ind w:firstLine="0"/>
              <w:jc w:val="center"/>
              <w:rPr>
                <w:rFonts w:ascii="Cambria Math" w:eastAsiaTheme="minorEastAsia" w:hAnsi="Cambria Math"/>
              </w:rPr>
            </w:pPr>
          </w:p>
        </w:tc>
        <w:tc>
          <w:tcPr>
            <w:tcW w:w="4411" w:type="pct"/>
            <w:vAlign w:val="center"/>
          </w:tcPr>
          <w:p w:rsidR="000216B4" w:rsidRPr="000B65EB" w:rsidRDefault="003055D0" w:rsidP="00E803DD">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0216B4" w:rsidRDefault="000216B4" w:rsidP="008229CB">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9</w:t>
            </w:r>
            <w:r w:rsidR="00FB52BB">
              <w:rPr>
                <w:noProof/>
              </w:rPr>
              <w:fldChar w:fldCharType="end"/>
            </w:r>
            <w:r>
              <w:t>)</w:t>
            </w:r>
          </w:p>
        </w:tc>
      </w:tr>
    </w:tbl>
    <w:p w:rsidR="000216B4" w:rsidRDefault="009B4779" w:rsidP="009B4779">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rsidR="007F279E">
        <w:t>(</w:t>
      </w:r>
      <w:r w:rsidR="007F279E">
        <w:rPr>
          <w:noProof/>
          <w:cs/>
        </w:rPr>
        <w:t>‎</w:t>
      </w:r>
      <w:r w:rsidR="007F279E">
        <w:rPr>
          <w:noProof/>
        </w:rPr>
        <w:t>E</w:t>
      </w:r>
      <w:r w:rsidR="007F279E">
        <w:t>.</w:t>
      </w:r>
      <w:r w:rsidR="007F279E">
        <w:rPr>
          <w:noProof/>
        </w:rPr>
        <w:t>17</w:t>
      </w:r>
      <w:r w:rsidR="007F279E">
        <w:t>)</w:t>
      </w:r>
      <w:r>
        <w:fldChar w:fldCharType="end"/>
      </w:r>
      <w:r>
        <w:t xml:space="preserve"> and Equation </w:t>
      </w:r>
      <w:r>
        <w:fldChar w:fldCharType="begin"/>
      </w:r>
      <w:r>
        <w:instrText xml:space="preserve"> REF _Ref489696403 \h </w:instrText>
      </w:r>
      <w:r>
        <w:fldChar w:fldCharType="separate"/>
      </w:r>
      <w:r w:rsidR="007F279E">
        <w:t>(</w:t>
      </w:r>
      <w:r w:rsidR="007F279E">
        <w:rPr>
          <w:noProof/>
          <w:cs/>
        </w:rPr>
        <w:t>‎</w:t>
      </w:r>
      <w:r w:rsidR="007F279E">
        <w:rPr>
          <w:noProof/>
        </w:rPr>
        <w:t>E</w:t>
      </w:r>
      <w:r w:rsidR="007F279E">
        <w:t>.</w:t>
      </w:r>
      <w:r w:rsidR="007F279E">
        <w:rPr>
          <w:noProof/>
        </w:rPr>
        <w:t>18</w:t>
      </w:r>
      <w:r w:rsidR="007F279E">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3055D0"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9B4779" w:rsidRDefault="003055D0"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20</w:t>
            </w:r>
            <w:r w:rsidR="00FB52BB">
              <w:rPr>
                <w:noProof/>
              </w:rPr>
              <w:fldChar w:fldCharType="end"/>
            </w:r>
            <w:r>
              <w:t>)</w:t>
            </w:r>
          </w:p>
        </w:tc>
      </w:tr>
    </w:tbl>
    <w:p w:rsidR="009B4779" w:rsidRDefault="009B4779" w:rsidP="009B477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3055D0"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9B4779" w:rsidRDefault="003055D0"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bookmarkStart w:id="43" w:name="_Ref489711640"/>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21</w:t>
            </w:r>
            <w:r w:rsidR="00FB52BB">
              <w:rPr>
                <w:noProof/>
              </w:rPr>
              <w:fldChar w:fldCharType="end"/>
            </w:r>
            <w:r>
              <w:t>)</w:t>
            </w:r>
            <w:bookmarkEnd w:id="43"/>
          </w:p>
        </w:tc>
      </w:tr>
    </w:tbl>
    <w:p w:rsidR="002A4EEA" w:rsidRDefault="002A4EEA" w:rsidP="0017218B">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w:t>
      </w:r>
      <w:r>
        <w:lastRenderedPageBreak/>
        <w:t xml:space="preserve">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rsidR="007F279E">
        <w:t>(</w:t>
      </w:r>
      <w:r w:rsidR="007F279E">
        <w:rPr>
          <w:noProof/>
          <w:cs/>
        </w:rPr>
        <w:t>‎</w:t>
      </w:r>
      <w:r w:rsidR="007F279E">
        <w:rPr>
          <w:noProof/>
        </w:rPr>
        <w:t>E</w:t>
      </w:r>
      <w:r w:rsidR="007F279E">
        <w:t>.</w:t>
      </w:r>
      <w:r w:rsidR="007F279E">
        <w:rPr>
          <w:noProof/>
        </w:rPr>
        <w:t>21</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A4EEA" w:rsidTr="008229CB">
        <w:tc>
          <w:tcPr>
            <w:tcW w:w="544" w:type="pct"/>
            <w:vAlign w:val="center"/>
          </w:tcPr>
          <w:p w:rsidR="002A4EEA" w:rsidRDefault="002A4EEA" w:rsidP="008229CB">
            <w:pPr>
              <w:ind w:firstLine="0"/>
              <w:jc w:val="center"/>
              <w:rPr>
                <w:rFonts w:eastAsiaTheme="minorEastAsia"/>
              </w:rPr>
            </w:pPr>
          </w:p>
        </w:tc>
        <w:tc>
          <w:tcPr>
            <w:tcW w:w="3856" w:type="pct"/>
            <w:vAlign w:val="center"/>
          </w:tcPr>
          <w:p w:rsidR="002A4EEA" w:rsidRPr="00583390" w:rsidRDefault="003055D0" w:rsidP="002A4EEA">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2A4EEA" w:rsidRDefault="003055D0" w:rsidP="000F326E">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2A4EEA" w:rsidRDefault="002A4EEA" w:rsidP="008229CB">
            <w:pPr>
              <w:ind w:firstLine="0"/>
              <w:jc w:val="right"/>
              <w:rPr>
                <w:rFonts w:eastAsiaTheme="minorEastAsia"/>
              </w:rPr>
            </w:pPr>
            <w:bookmarkStart w:id="44" w:name="_Ref489712058"/>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22</w:t>
            </w:r>
            <w:r w:rsidR="00FB52BB">
              <w:rPr>
                <w:noProof/>
              </w:rPr>
              <w:fldChar w:fldCharType="end"/>
            </w:r>
            <w:r>
              <w:t>)</w:t>
            </w:r>
            <w:bookmarkEnd w:id="44"/>
          </w:p>
        </w:tc>
      </w:tr>
    </w:tbl>
    <w:p w:rsidR="002A4EEA" w:rsidRDefault="002A4EEA" w:rsidP="002A4EEA"/>
    <w:p w:rsidR="009B4779" w:rsidRDefault="0017218B" w:rsidP="0017218B">
      <w:r>
        <w:t xml:space="preserve">Equation </w:t>
      </w:r>
      <w:r>
        <w:fldChar w:fldCharType="begin"/>
      </w:r>
      <w:r>
        <w:instrText xml:space="preserve"> REF _Ref489712058 \h </w:instrText>
      </w:r>
      <w:r>
        <w:fldChar w:fldCharType="separate"/>
      </w:r>
      <w:r w:rsidR="007F279E">
        <w:t>(</w:t>
      </w:r>
      <w:r w:rsidR="007F279E">
        <w:rPr>
          <w:noProof/>
          <w:cs/>
        </w:rPr>
        <w:t>‎</w:t>
      </w:r>
      <w:r w:rsidR="007F279E">
        <w:rPr>
          <w:noProof/>
        </w:rPr>
        <w:t>E</w:t>
      </w:r>
      <w:r w:rsidR="007F279E">
        <w:t>.</w:t>
      </w:r>
      <w:r w:rsidR="007F279E">
        <w:rPr>
          <w:noProof/>
        </w:rPr>
        <w:t>22</w:t>
      </w:r>
      <w:r w:rsidR="007F279E">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r w:rsidR="00FE094E">
        <w:t xml:space="preserve">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E094E" w:rsidTr="008229CB">
        <w:tc>
          <w:tcPr>
            <w:tcW w:w="544" w:type="pct"/>
            <w:vAlign w:val="center"/>
          </w:tcPr>
          <w:p w:rsidR="00FE094E" w:rsidRDefault="00FE094E" w:rsidP="008229CB">
            <w:pPr>
              <w:ind w:firstLine="0"/>
              <w:jc w:val="center"/>
              <w:rPr>
                <w:rFonts w:eastAsiaTheme="minorEastAsia"/>
              </w:rPr>
            </w:pPr>
          </w:p>
        </w:tc>
        <w:tc>
          <w:tcPr>
            <w:tcW w:w="3856" w:type="pct"/>
            <w:vAlign w:val="center"/>
          </w:tcPr>
          <w:p w:rsidR="00FE094E" w:rsidRDefault="003055D0"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FE094E" w:rsidRDefault="00FE094E" w:rsidP="008229CB">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23</w:t>
            </w:r>
            <w:r w:rsidR="00FB52BB">
              <w:rPr>
                <w:noProof/>
              </w:rPr>
              <w:fldChar w:fldCharType="end"/>
            </w:r>
            <w:r>
              <w:t>)</w:t>
            </w:r>
          </w:p>
        </w:tc>
      </w:tr>
    </w:tbl>
    <w:p w:rsidR="00F222A7" w:rsidRPr="009B3CAC" w:rsidRDefault="00F222A7" w:rsidP="00F222A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222A7" w:rsidTr="008229CB">
        <w:tc>
          <w:tcPr>
            <w:tcW w:w="544" w:type="pct"/>
            <w:vAlign w:val="center"/>
          </w:tcPr>
          <w:p w:rsidR="00F222A7" w:rsidRDefault="00F222A7" w:rsidP="008229CB">
            <w:pPr>
              <w:ind w:firstLine="0"/>
              <w:jc w:val="center"/>
              <w:rPr>
                <w:rFonts w:eastAsiaTheme="minorEastAsia"/>
              </w:rPr>
            </w:pPr>
          </w:p>
        </w:tc>
        <w:tc>
          <w:tcPr>
            <w:tcW w:w="3856" w:type="pct"/>
            <w:vAlign w:val="center"/>
          </w:tcPr>
          <w:p w:rsidR="00F222A7" w:rsidRDefault="003055D0" w:rsidP="00F222A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F222A7" w:rsidRDefault="00F222A7" w:rsidP="008229CB">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24</w:t>
            </w:r>
            <w:r w:rsidR="00FB52BB">
              <w:rPr>
                <w:noProof/>
              </w:rPr>
              <w:fldChar w:fldCharType="end"/>
            </w:r>
            <w:r>
              <w:t>)</w:t>
            </w:r>
          </w:p>
        </w:tc>
      </w:tr>
    </w:tbl>
    <w:p w:rsidR="00F222A7" w:rsidRPr="009B3CAC" w:rsidRDefault="00F222A7" w:rsidP="00F222A7">
      <w:pPr>
        <w:sectPr w:rsidR="00F222A7" w:rsidRPr="009B3CAC" w:rsidSect="008F16C4">
          <w:pgSz w:w="12240" w:h="15840"/>
          <w:pgMar w:top="1440" w:right="1440" w:bottom="1440" w:left="1440" w:header="720" w:footer="720" w:gutter="0"/>
          <w:cols w:space="720"/>
          <w:titlePg/>
          <w:docGrid w:linePitch="326"/>
        </w:sectPr>
      </w:pPr>
    </w:p>
    <w:p w:rsidR="00D64B58" w:rsidRPr="00D64B58" w:rsidRDefault="00D64B58" w:rsidP="00CF4B11">
      <w:pPr>
        <w:pStyle w:val="UnnumberedHeadings1"/>
        <w:ind w:left="0"/>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384C" w:rsidRDefault="002D384C" w:rsidP="0020417A">
      <w:r>
        <w:separator/>
      </w:r>
    </w:p>
  </w:endnote>
  <w:endnote w:type="continuationSeparator" w:id="0">
    <w:p w:rsidR="002D384C" w:rsidRDefault="002D384C"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1364858"/>
      <w:docPartObj>
        <w:docPartGallery w:val="Page Numbers (Bottom of Page)"/>
        <w:docPartUnique/>
      </w:docPartObj>
    </w:sdtPr>
    <w:sdtEndPr>
      <w:rPr>
        <w:noProof/>
      </w:rPr>
    </w:sdtEndPr>
    <w:sdtContent>
      <w:p w:rsidR="00F05765" w:rsidRDefault="00F05765">
        <w:pPr>
          <w:pStyle w:val="Footer"/>
          <w:jc w:val="center"/>
        </w:pPr>
        <w:r>
          <w:fldChar w:fldCharType="begin"/>
        </w:r>
        <w:r w:rsidRPr="001F6458">
          <w:instrText xml:space="preserve"> PAGE   \* MERGEFORMAT </w:instrText>
        </w:r>
        <w:r>
          <w:fldChar w:fldCharType="separate"/>
        </w:r>
        <w:r w:rsidR="005C4E33">
          <w:rPr>
            <w:noProof/>
          </w:rPr>
          <w:t>22</w:t>
        </w:r>
        <w:r>
          <w:rPr>
            <w:noProof/>
          </w:rPr>
          <w:fldChar w:fldCharType="end"/>
        </w:r>
      </w:p>
    </w:sdtContent>
  </w:sdt>
  <w:p w:rsidR="00F05765" w:rsidRDefault="00F057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05765" w:rsidRDefault="00F05765">
    <w:pPr>
      <w:pStyle w:val="Footer"/>
      <w:jc w:val="center"/>
    </w:pPr>
  </w:p>
  <w:p w:rsidR="00F05765" w:rsidRDefault="00F057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3051945"/>
      <w:docPartObj>
        <w:docPartGallery w:val="Page Numbers (Bottom of Page)"/>
        <w:docPartUnique/>
      </w:docPartObj>
    </w:sdtPr>
    <w:sdtEndPr>
      <w:rPr>
        <w:noProof/>
      </w:rPr>
    </w:sdtEndPr>
    <w:sdtContent>
      <w:p w:rsidR="00F05765" w:rsidRDefault="00F05765">
        <w:pPr>
          <w:pStyle w:val="Footer"/>
          <w:jc w:val="center"/>
        </w:pPr>
        <w:r>
          <w:fldChar w:fldCharType="begin"/>
        </w:r>
        <w:r w:rsidRPr="008D38F9">
          <w:instrText xml:space="preserve"> PAGE   \* MERGEFORMAT </w:instrText>
        </w:r>
        <w:r>
          <w:fldChar w:fldCharType="separate"/>
        </w:r>
        <w:r w:rsidR="005C4E33">
          <w:rPr>
            <w:noProof/>
          </w:rPr>
          <w:t>5</w:t>
        </w:r>
        <w:r>
          <w:rPr>
            <w:noProof/>
          </w:rPr>
          <w:fldChar w:fldCharType="end"/>
        </w:r>
      </w:p>
    </w:sdtContent>
  </w:sdt>
  <w:p w:rsidR="00F05765" w:rsidRDefault="00F057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384C" w:rsidRDefault="002D384C" w:rsidP="0020417A">
      <w:r>
        <w:separator/>
      </w:r>
    </w:p>
  </w:footnote>
  <w:footnote w:type="continuationSeparator" w:id="0">
    <w:p w:rsidR="002D384C" w:rsidRDefault="002D384C"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A019E"/>
    <w:multiLevelType w:val="multilevel"/>
    <w:tmpl w:val="F3D25E1E"/>
    <w:numStyleLink w:val="HeadingsStyle"/>
  </w:abstractNum>
  <w:abstractNum w:abstractNumId="1" w15:restartNumberingAfterBreak="0">
    <w:nsid w:val="0D070A3F"/>
    <w:multiLevelType w:val="multilevel"/>
    <w:tmpl w:val="99142690"/>
    <w:styleLink w:val="AppendixStyle"/>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 w15:restartNumberingAfterBreak="0">
    <w:nsid w:val="18273443"/>
    <w:multiLevelType w:val="multilevel"/>
    <w:tmpl w:val="F3D25E1E"/>
    <w:styleLink w:val="HeadingsStyle"/>
    <w:lvl w:ilvl="0">
      <w:start w:val="1"/>
      <w:numFmt w:val="decimal"/>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3" w15:restartNumberingAfterBreak="0">
    <w:nsid w:val="21142C93"/>
    <w:multiLevelType w:val="multilevel"/>
    <w:tmpl w:val="99142690"/>
    <w:numStyleLink w:val="AppendixStyle"/>
  </w:abstractNum>
  <w:abstractNum w:abstractNumId="4" w15:restartNumberingAfterBreak="0">
    <w:nsid w:val="2F7E2E7E"/>
    <w:multiLevelType w:val="multilevel"/>
    <w:tmpl w:val="CD5A7AA6"/>
    <w:lvl w:ilvl="0">
      <w:start w:val="1"/>
      <w:numFmt w:val="upperLetter"/>
      <w:pStyle w:val="Heading1"/>
      <w:lvlText w:val="Appendix %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5" w15:restartNumberingAfterBreak="0">
    <w:nsid w:val="5CFD2CE3"/>
    <w:multiLevelType w:val="multilevel"/>
    <w:tmpl w:val="A8569E7A"/>
    <w:lvl w:ilvl="0">
      <w:start w:val="1"/>
      <w:numFmt w:val="upperLetter"/>
      <w:pStyle w:val="Appendices"/>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pStyle w:val="Heading4"/>
      <w:lvlText w:val="%1.%2.%3.%4."/>
      <w:lvlJc w:val="left"/>
      <w:pPr>
        <w:tabs>
          <w:tab w:val="num" w:pos="720"/>
        </w:tabs>
        <w:ind w:left="720" w:firstLine="0"/>
      </w:pPr>
      <w:rPr>
        <w:rFonts w:hint="default"/>
      </w:rPr>
    </w:lvl>
    <w:lvl w:ilvl="4">
      <w:start w:val="1"/>
      <w:numFmt w:val="decimal"/>
      <w:pStyle w:val="Heading5"/>
      <w:lvlText w:val="%1.%2.%3.%4.%5."/>
      <w:lvlJc w:val="left"/>
      <w:pPr>
        <w:tabs>
          <w:tab w:val="num" w:pos="1080"/>
        </w:tabs>
        <w:ind w:left="1080" w:firstLine="0"/>
      </w:pPr>
      <w:rPr>
        <w:rFonts w:hint="default"/>
      </w:rPr>
    </w:lvl>
    <w:lvl w:ilvl="5">
      <w:start w:val="1"/>
      <w:numFmt w:val="decimal"/>
      <w:pStyle w:val="Heading6"/>
      <w:lvlText w:val="%1.%2.%3.%4.%5.%6."/>
      <w:lvlJc w:val="left"/>
      <w:pPr>
        <w:tabs>
          <w:tab w:val="num" w:pos="1440"/>
        </w:tabs>
        <w:ind w:left="1440" w:firstLine="0"/>
      </w:pPr>
      <w:rPr>
        <w:rFonts w:hint="default"/>
      </w:rPr>
    </w:lvl>
    <w:lvl w:ilvl="6">
      <w:start w:val="1"/>
      <w:numFmt w:val="decimal"/>
      <w:pStyle w:val="Heading7"/>
      <w:lvlText w:val="%1.%2.%3.%4.%5.%6.%7."/>
      <w:lvlJc w:val="left"/>
      <w:pPr>
        <w:tabs>
          <w:tab w:val="num" w:pos="1800"/>
        </w:tabs>
        <w:ind w:left="1800" w:firstLine="0"/>
      </w:pPr>
      <w:rPr>
        <w:rFonts w:hint="default"/>
      </w:rPr>
    </w:lvl>
    <w:lvl w:ilvl="7">
      <w:start w:val="1"/>
      <w:numFmt w:val="decimal"/>
      <w:pStyle w:val="Heading8"/>
      <w:lvlText w:val="%1.%2.%3.%4.%5.%6.%7.%8."/>
      <w:lvlJc w:val="left"/>
      <w:pPr>
        <w:tabs>
          <w:tab w:val="num" w:pos="2160"/>
        </w:tabs>
        <w:ind w:left="2160" w:firstLine="0"/>
      </w:pPr>
      <w:rPr>
        <w:rFonts w:hint="default"/>
      </w:rPr>
    </w:lvl>
    <w:lvl w:ilvl="8">
      <w:start w:val="1"/>
      <w:numFmt w:val="decimal"/>
      <w:pStyle w:val="Heading9"/>
      <w:lvlText w:val="%1.%2.%3.%4.%5.%6.%7.%8.%9."/>
      <w:lvlJc w:val="left"/>
      <w:pPr>
        <w:ind w:left="2520" w:firstLine="0"/>
      </w:pPr>
      <w:rPr>
        <w:rFonts w:hint="default"/>
      </w:rPr>
    </w:lvl>
  </w:abstractNum>
  <w:num w:numId="1">
    <w:abstractNumId w:val="1"/>
  </w:num>
  <w:num w:numId="2">
    <w:abstractNumId w:val="2"/>
  </w:num>
  <w:num w:numId="3">
    <w:abstractNumId w:val="5"/>
  </w:num>
  <w:num w:numId="4">
    <w:abstractNumId w:val="3"/>
  </w:num>
  <w:num w:numId="5">
    <w:abstractNumId w:val="0"/>
    <w:lvlOverride w:ilvl="0">
      <w:lvl w:ilvl="0">
        <w:start w:val="1"/>
        <w:numFmt w:val="decimal"/>
        <w:lvlText w:val="%1)"/>
        <w:lvlJc w:val="left"/>
        <w:pPr>
          <w:ind w:left="360" w:hanging="360"/>
        </w:pPr>
        <w:rPr>
          <w:rFonts w:hint="default"/>
        </w:rPr>
      </w:lvl>
    </w:lvlOverride>
    <w:lvlOverride w:ilvl="1">
      <w:lvl w:ilvl="1">
        <w:start w:val="1"/>
        <w:numFmt w:val="decimal"/>
        <w:pStyle w:val="Heading2"/>
        <w:lvlText w:val="%1.%2."/>
        <w:lvlJc w:val="left"/>
        <w:pPr>
          <w:ind w:left="0" w:firstLine="0"/>
        </w:pPr>
        <w:rPr>
          <w:rFonts w:hint="default"/>
        </w:rPr>
      </w:lvl>
    </w:lvlOverride>
    <w:lvlOverride w:ilvl="2">
      <w:lvl w:ilvl="2">
        <w:start w:val="1"/>
        <w:numFmt w:val="decimal"/>
        <w:pStyle w:val="Heading3"/>
        <w:suff w:val="space"/>
        <w:lvlText w:val="%1.%2.%3."/>
        <w:lvlJc w:val="left"/>
        <w:pPr>
          <w:ind w:left="360" w:firstLine="0"/>
        </w:pPr>
        <w:rPr>
          <w:rFonts w:hint="default"/>
        </w:rPr>
      </w:lvl>
    </w:lvlOverride>
    <w:lvlOverride w:ilvl="3">
      <w:lvl w:ilvl="3">
        <w:start w:val="1"/>
        <w:numFmt w:val="decimal"/>
        <w:isLgl/>
        <w:lvlText w:val="%1.%2.%3.%4."/>
        <w:lvlJc w:val="left"/>
        <w:pPr>
          <w:ind w:left="720" w:firstLine="0"/>
        </w:pPr>
        <w:rPr>
          <w:rFonts w:hint="default"/>
        </w:rPr>
      </w:lvl>
    </w:lvlOverride>
    <w:lvlOverride w:ilvl="4">
      <w:lvl w:ilvl="4">
        <w:start w:val="1"/>
        <w:numFmt w:val="lowerLetter"/>
        <w:lvlText w:val="%5."/>
        <w:lvlJc w:val="left"/>
        <w:pPr>
          <w:ind w:left="1080" w:firstLine="0"/>
        </w:pPr>
        <w:rPr>
          <w:rFonts w:hint="default"/>
        </w:rPr>
      </w:lvl>
    </w:lvlOverride>
    <w:lvlOverride w:ilvl="5">
      <w:lvl w:ilvl="5">
        <w:start w:val="1"/>
        <w:numFmt w:val="lowerRoman"/>
        <w:lvlText w:val="%6."/>
        <w:lvlJc w:val="left"/>
        <w:pPr>
          <w:ind w:left="1440" w:firstLine="0"/>
        </w:pPr>
        <w:rPr>
          <w:rFonts w:hint="default"/>
        </w:rPr>
      </w:lvl>
    </w:lvlOverride>
    <w:lvlOverride w:ilvl="6">
      <w:lvl w:ilvl="6">
        <w:start w:val="1"/>
        <w:numFmt w:val="decimal"/>
        <w:lvlText w:val="%7."/>
        <w:lvlJc w:val="left"/>
        <w:pPr>
          <w:ind w:left="1800" w:firstLine="0"/>
        </w:pPr>
        <w:rPr>
          <w:rFonts w:hint="default"/>
        </w:rPr>
      </w:lvl>
    </w:lvlOverride>
    <w:lvlOverride w:ilvl="7">
      <w:lvl w:ilvl="7">
        <w:start w:val="1"/>
        <w:numFmt w:val="lowerLetter"/>
        <w:lvlText w:val="%8."/>
        <w:lvlJc w:val="left"/>
        <w:pPr>
          <w:ind w:left="2160" w:firstLine="0"/>
        </w:pPr>
        <w:rPr>
          <w:rFonts w:hint="default"/>
        </w:rPr>
      </w:lvl>
    </w:lvlOverride>
    <w:lvlOverride w:ilvl="8">
      <w:lvl w:ilvl="8">
        <w:start w:val="1"/>
        <w:numFmt w:val="lowerRoman"/>
        <w:lvlText w:val="%9."/>
        <w:lvlJc w:val="right"/>
        <w:pPr>
          <w:ind w:left="2520" w:firstLine="0"/>
        </w:pPr>
        <w:rPr>
          <w:rFonts w:hint="default"/>
        </w:rPr>
      </w:lvl>
    </w:lvlOverride>
  </w:num>
  <w:num w:numId="6">
    <w:abstractNumId w:val="4"/>
  </w:num>
  <w:num w:numId="7">
    <w:abstractNumId w:val="4"/>
  </w:num>
  <w:num w:numId="8">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7766"/>
    <w:rsid w:val="000104F8"/>
    <w:rsid w:val="00010869"/>
    <w:rsid w:val="0001289F"/>
    <w:rsid w:val="000146B7"/>
    <w:rsid w:val="00015C36"/>
    <w:rsid w:val="00020FDF"/>
    <w:rsid w:val="000216B4"/>
    <w:rsid w:val="00025D09"/>
    <w:rsid w:val="000303CB"/>
    <w:rsid w:val="00031C26"/>
    <w:rsid w:val="0003301E"/>
    <w:rsid w:val="00034C0B"/>
    <w:rsid w:val="00042F28"/>
    <w:rsid w:val="0004531A"/>
    <w:rsid w:val="00051E7B"/>
    <w:rsid w:val="00052ACA"/>
    <w:rsid w:val="00056AE4"/>
    <w:rsid w:val="00060C19"/>
    <w:rsid w:val="00070314"/>
    <w:rsid w:val="0008289B"/>
    <w:rsid w:val="000831BB"/>
    <w:rsid w:val="00090E11"/>
    <w:rsid w:val="000926E6"/>
    <w:rsid w:val="00093835"/>
    <w:rsid w:val="000A181A"/>
    <w:rsid w:val="000B2A86"/>
    <w:rsid w:val="000B4B2F"/>
    <w:rsid w:val="000B4B67"/>
    <w:rsid w:val="000B4BD5"/>
    <w:rsid w:val="000B65EB"/>
    <w:rsid w:val="000C3860"/>
    <w:rsid w:val="000C571B"/>
    <w:rsid w:val="000C5A8F"/>
    <w:rsid w:val="000C68AF"/>
    <w:rsid w:val="000D362B"/>
    <w:rsid w:val="000D4103"/>
    <w:rsid w:val="000D5131"/>
    <w:rsid w:val="000D635E"/>
    <w:rsid w:val="000E04CA"/>
    <w:rsid w:val="000E27C3"/>
    <w:rsid w:val="000E7D92"/>
    <w:rsid w:val="000F01A7"/>
    <w:rsid w:val="000F326E"/>
    <w:rsid w:val="000F4B7F"/>
    <w:rsid w:val="000F50BA"/>
    <w:rsid w:val="000F68F5"/>
    <w:rsid w:val="001034D3"/>
    <w:rsid w:val="00107154"/>
    <w:rsid w:val="001179B7"/>
    <w:rsid w:val="001279CB"/>
    <w:rsid w:val="00137E21"/>
    <w:rsid w:val="00137E2F"/>
    <w:rsid w:val="00142BC6"/>
    <w:rsid w:val="00145DB2"/>
    <w:rsid w:val="00152DBE"/>
    <w:rsid w:val="0016240D"/>
    <w:rsid w:val="00163F32"/>
    <w:rsid w:val="00164EBD"/>
    <w:rsid w:val="001714C9"/>
    <w:rsid w:val="0017218B"/>
    <w:rsid w:val="00190CA1"/>
    <w:rsid w:val="00196857"/>
    <w:rsid w:val="00197F0B"/>
    <w:rsid w:val="001A1589"/>
    <w:rsid w:val="001B305A"/>
    <w:rsid w:val="001B5E56"/>
    <w:rsid w:val="001B762C"/>
    <w:rsid w:val="001C17EF"/>
    <w:rsid w:val="001C21EB"/>
    <w:rsid w:val="001C43A8"/>
    <w:rsid w:val="001D7D98"/>
    <w:rsid w:val="001E1878"/>
    <w:rsid w:val="001E29F8"/>
    <w:rsid w:val="001E5714"/>
    <w:rsid w:val="001F6458"/>
    <w:rsid w:val="001F6D22"/>
    <w:rsid w:val="00201FA7"/>
    <w:rsid w:val="00202FF1"/>
    <w:rsid w:val="00203FBC"/>
    <w:rsid w:val="0020417A"/>
    <w:rsid w:val="00207747"/>
    <w:rsid w:val="00210F6E"/>
    <w:rsid w:val="0021181A"/>
    <w:rsid w:val="00213AA6"/>
    <w:rsid w:val="00216129"/>
    <w:rsid w:val="002204F7"/>
    <w:rsid w:val="00226150"/>
    <w:rsid w:val="00230FC7"/>
    <w:rsid w:val="00234950"/>
    <w:rsid w:val="0023706A"/>
    <w:rsid w:val="00241941"/>
    <w:rsid w:val="002549CE"/>
    <w:rsid w:val="0026222D"/>
    <w:rsid w:val="002625F2"/>
    <w:rsid w:val="00271F05"/>
    <w:rsid w:val="002726DC"/>
    <w:rsid w:val="0027371F"/>
    <w:rsid w:val="002746DB"/>
    <w:rsid w:val="0028320A"/>
    <w:rsid w:val="002912E2"/>
    <w:rsid w:val="00295EF6"/>
    <w:rsid w:val="00296947"/>
    <w:rsid w:val="002A0EE6"/>
    <w:rsid w:val="002A4EEA"/>
    <w:rsid w:val="002A531E"/>
    <w:rsid w:val="002A7826"/>
    <w:rsid w:val="002B1918"/>
    <w:rsid w:val="002B2C5B"/>
    <w:rsid w:val="002B34D8"/>
    <w:rsid w:val="002B4172"/>
    <w:rsid w:val="002B6276"/>
    <w:rsid w:val="002B6F2F"/>
    <w:rsid w:val="002C0128"/>
    <w:rsid w:val="002C77AB"/>
    <w:rsid w:val="002D0F8D"/>
    <w:rsid w:val="002D17DE"/>
    <w:rsid w:val="002D34A7"/>
    <w:rsid w:val="002D384C"/>
    <w:rsid w:val="002D6C6B"/>
    <w:rsid w:val="002E48D0"/>
    <w:rsid w:val="002F601F"/>
    <w:rsid w:val="002F690F"/>
    <w:rsid w:val="003055D0"/>
    <w:rsid w:val="003124C8"/>
    <w:rsid w:val="00314EFC"/>
    <w:rsid w:val="00316265"/>
    <w:rsid w:val="0031648C"/>
    <w:rsid w:val="003222B5"/>
    <w:rsid w:val="00324ABF"/>
    <w:rsid w:val="0032739E"/>
    <w:rsid w:val="003321AE"/>
    <w:rsid w:val="00332E97"/>
    <w:rsid w:val="00335023"/>
    <w:rsid w:val="0034034B"/>
    <w:rsid w:val="0034041E"/>
    <w:rsid w:val="00340A53"/>
    <w:rsid w:val="00342E43"/>
    <w:rsid w:val="00344037"/>
    <w:rsid w:val="0034515D"/>
    <w:rsid w:val="00345579"/>
    <w:rsid w:val="00362C47"/>
    <w:rsid w:val="00364051"/>
    <w:rsid w:val="00367B52"/>
    <w:rsid w:val="00370688"/>
    <w:rsid w:val="003711D5"/>
    <w:rsid w:val="003719AA"/>
    <w:rsid w:val="003776C4"/>
    <w:rsid w:val="003800CF"/>
    <w:rsid w:val="00381C7C"/>
    <w:rsid w:val="0038205F"/>
    <w:rsid w:val="00382948"/>
    <w:rsid w:val="00384A49"/>
    <w:rsid w:val="003910AB"/>
    <w:rsid w:val="00395BC0"/>
    <w:rsid w:val="00397AC5"/>
    <w:rsid w:val="003A3A96"/>
    <w:rsid w:val="003A5315"/>
    <w:rsid w:val="003A75DB"/>
    <w:rsid w:val="003B1ACF"/>
    <w:rsid w:val="003B1FAB"/>
    <w:rsid w:val="003B2A62"/>
    <w:rsid w:val="003B3057"/>
    <w:rsid w:val="003B6E10"/>
    <w:rsid w:val="003C59C3"/>
    <w:rsid w:val="003C704F"/>
    <w:rsid w:val="003D0567"/>
    <w:rsid w:val="003D59B7"/>
    <w:rsid w:val="003D6449"/>
    <w:rsid w:val="003D69D9"/>
    <w:rsid w:val="003E4934"/>
    <w:rsid w:val="003F456F"/>
    <w:rsid w:val="00405D8B"/>
    <w:rsid w:val="00411696"/>
    <w:rsid w:val="00416BBF"/>
    <w:rsid w:val="00417028"/>
    <w:rsid w:val="00420643"/>
    <w:rsid w:val="00425DAF"/>
    <w:rsid w:val="00425F15"/>
    <w:rsid w:val="00426B6E"/>
    <w:rsid w:val="00427CAF"/>
    <w:rsid w:val="004308B0"/>
    <w:rsid w:val="0044672E"/>
    <w:rsid w:val="0044680D"/>
    <w:rsid w:val="0045318D"/>
    <w:rsid w:val="004559E7"/>
    <w:rsid w:val="00462E86"/>
    <w:rsid w:val="00462EF4"/>
    <w:rsid w:val="0046579B"/>
    <w:rsid w:val="00466524"/>
    <w:rsid w:val="004701E1"/>
    <w:rsid w:val="00473442"/>
    <w:rsid w:val="00485B2D"/>
    <w:rsid w:val="00485C9C"/>
    <w:rsid w:val="00496FBE"/>
    <w:rsid w:val="004A4501"/>
    <w:rsid w:val="004A7FA6"/>
    <w:rsid w:val="004B1C44"/>
    <w:rsid w:val="004C0215"/>
    <w:rsid w:val="004C1E60"/>
    <w:rsid w:val="004C4D04"/>
    <w:rsid w:val="004C618A"/>
    <w:rsid w:val="004C6CD5"/>
    <w:rsid w:val="004D30B6"/>
    <w:rsid w:val="004D3A95"/>
    <w:rsid w:val="004D425E"/>
    <w:rsid w:val="004D7823"/>
    <w:rsid w:val="004E1B7B"/>
    <w:rsid w:val="004E2D7C"/>
    <w:rsid w:val="005012EA"/>
    <w:rsid w:val="00507147"/>
    <w:rsid w:val="00511C8A"/>
    <w:rsid w:val="00512158"/>
    <w:rsid w:val="0051274F"/>
    <w:rsid w:val="00527446"/>
    <w:rsid w:val="00530735"/>
    <w:rsid w:val="005426B4"/>
    <w:rsid w:val="00542EEF"/>
    <w:rsid w:val="005540EF"/>
    <w:rsid w:val="00555757"/>
    <w:rsid w:val="00563667"/>
    <w:rsid w:val="00563857"/>
    <w:rsid w:val="0057340A"/>
    <w:rsid w:val="00577A2E"/>
    <w:rsid w:val="00581774"/>
    <w:rsid w:val="00582F29"/>
    <w:rsid w:val="00583390"/>
    <w:rsid w:val="00590755"/>
    <w:rsid w:val="00594D04"/>
    <w:rsid w:val="00595AD2"/>
    <w:rsid w:val="005A19B4"/>
    <w:rsid w:val="005A5660"/>
    <w:rsid w:val="005A77AB"/>
    <w:rsid w:val="005B0C5B"/>
    <w:rsid w:val="005B4ADB"/>
    <w:rsid w:val="005B6603"/>
    <w:rsid w:val="005B6B9D"/>
    <w:rsid w:val="005B6EFF"/>
    <w:rsid w:val="005C28C1"/>
    <w:rsid w:val="005C4E33"/>
    <w:rsid w:val="005C74FB"/>
    <w:rsid w:val="005C7B00"/>
    <w:rsid w:val="005D6A37"/>
    <w:rsid w:val="005E0235"/>
    <w:rsid w:val="005E13CE"/>
    <w:rsid w:val="005E5597"/>
    <w:rsid w:val="005E5780"/>
    <w:rsid w:val="005F5DBD"/>
    <w:rsid w:val="00600DC3"/>
    <w:rsid w:val="00604C2E"/>
    <w:rsid w:val="006067CF"/>
    <w:rsid w:val="0060795C"/>
    <w:rsid w:val="00616D9A"/>
    <w:rsid w:val="00620813"/>
    <w:rsid w:val="00622FFA"/>
    <w:rsid w:val="00624E6F"/>
    <w:rsid w:val="00625A91"/>
    <w:rsid w:val="006262E7"/>
    <w:rsid w:val="0063148E"/>
    <w:rsid w:val="006319F3"/>
    <w:rsid w:val="00632C08"/>
    <w:rsid w:val="0064197A"/>
    <w:rsid w:val="00643C41"/>
    <w:rsid w:val="00646A74"/>
    <w:rsid w:val="00647767"/>
    <w:rsid w:val="00651B7C"/>
    <w:rsid w:val="006523DF"/>
    <w:rsid w:val="00655CF0"/>
    <w:rsid w:val="006575A4"/>
    <w:rsid w:val="006623AA"/>
    <w:rsid w:val="00665840"/>
    <w:rsid w:val="00665DAB"/>
    <w:rsid w:val="00667F49"/>
    <w:rsid w:val="006749AB"/>
    <w:rsid w:val="00676DE3"/>
    <w:rsid w:val="006819E2"/>
    <w:rsid w:val="00697B88"/>
    <w:rsid w:val="006B65CA"/>
    <w:rsid w:val="006C2793"/>
    <w:rsid w:val="006C521A"/>
    <w:rsid w:val="006C71CC"/>
    <w:rsid w:val="006C7CA7"/>
    <w:rsid w:val="006D0787"/>
    <w:rsid w:val="006D3AB4"/>
    <w:rsid w:val="006D3C6A"/>
    <w:rsid w:val="006D415C"/>
    <w:rsid w:val="006E1D66"/>
    <w:rsid w:val="006E3AAE"/>
    <w:rsid w:val="006E406C"/>
    <w:rsid w:val="006E421D"/>
    <w:rsid w:val="006F556F"/>
    <w:rsid w:val="0070373F"/>
    <w:rsid w:val="0070485D"/>
    <w:rsid w:val="00705E86"/>
    <w:rsid w:val="0071528D"/>
    <w:rsid w:val="007212F4"/>
    <w:rsid w:val="007322B8"/>
    <w:rsid w:val="0073258B"/>
    <w:rsid w:val="00733098"/>
    <w:rsid w:val="0073489E"/>
    <w:rsid w:val="0073572B"/>
    <w:rsid w:val="007369FF"/>
    <w:rsid w:val="0074156A"/>
    <w:rsid w:val="00751120"/>
    <w:rsid w:val="00752EC4"/>
    <w:rsid w:val="007531F9"/>
    <w:rsid w:val="00755453"/>
    <w:rsid w:val="00755BE5"/>
    <w:rsid w:val="00761D25"/>
    <w:rsid w:val="00763321"/>
    <w:rsid w:val="00771233"/>
    <w:rsid w:val="00771A9D"/>
    <w:rsid w:val="00774229"/>
    <w:rsid w:val="007742FE"/>
    <w:rsid w:val="00774915"/>
    <w:rsid w:val="00776D3F"/>
    <w:rsid w:val="0079393F"/>
    <w:rsid w:val="007954A9"/>
    <w:rsid w:val="00795535"/>
    <w:rsid w:val="007975D4"/>
    <w:rsid w:val="007A2852"/>
    <w:rsid w:val="007B02FD"/>
    <w:rsid w:val="007D5E3D"/>
    <w:rsid w:val="007D7955"/>
    <w:rsid w:val="007F279E"/>
    <w:rsid w:val="00801CAE"/>
    <w:rsid w:val="008111A6"/>
    <w:rsid w:val="008124F4"/>
    <w:rsid w:val="00817BF0"/>
    <w:rsid w:val="008229CB"/>
    <w:rsid w:val="008262F0"/>
    <w:rsid w:val="00834968"/>
    <w:rsid w:val="0084364A"/>
    <w:rsid w:val="00843DD1"/>
    <w:rsid w:val="00853822"/>
    <w:rsid w:val="00853D4D"/>
    <w:rsid w:val="008712E5"/>
    <w:rsid w:val="008752A7"/>
    <w:rsid w:val="00877903"/>
    <w:rsid w:val="008835D6"/>
    <w:rsid w:val="00887FBB"/>
    <w:rsid w:val="008A28EB"/>
    <w:rsid w:val="008A38B2"/>
    <w:rsid w:val="008A5E66"/>
    <w:rsid w:val="008B005E"/>
    <w:rsid w:val="008B0FF3"/>
    <w:rsid w:val="008B2481"/>
    <w:rsid w:val="008B2D87"/>
    <w:rsid w:val="008B553E"/>
    <w:rsid w:val="008C27E2"/>
    <w:rsid w:val="008C69C0"/>
    <w:rsid w:val="008D14AA"/>
    <w:rsid w:val="008D38F9"/>
    <w:rsid w:val="008E53FA"/>
    <w:rsid w:val="008F16C4"/>
    <w:rsid w:val="008F31FD"/>
    <w:rsid w:val="008F3F6B"/>
    <w:rsid w:val="008F62A8"/>
    <w:rsid w:val="009134F4"/>
    <w:rsid w:val="0091392D"/>
    <w:rsid w:val="00914A68"/>
    <w:rsid w:val="00915CB2"/>
    <w:rsid w:val="00916E61"/>
    <w:rsid w:val="00920B08"/>
    <w:rsid w:val="009233AB"/>
    <w:rsid w:val="009300D9"/>
    <w:rsid w:val="00930751"/>
    <w:rsid w:val="00931C2E"/>
    <w:rsid w:val="009338CF"/>
    <w:rsid w:val="00934BB9"/>
    <w:rsid w:val="00935FF9"/>
    <w:rsid w:val="009368C8"/>
    <w:rsid w:val="00944604"/>
    <w:rsid w:val="009518F8"/>
    <w:rsid w:val="00952309"/>
    <w:rsid w:val="00957A87"/>
    <w:rsid w:val="00972541"/>
    <w:rsid w:val="009813DE"/>
    <w:rsid w:val="00982448"/>
    <w:rsid w:val="0098324C"/>
    <w:rsid w:val="00991EEB"/>
    <w:rsid w:val="00996372"/>
    <w:rsid w:val="00997066"/>
    <w:rsid w:val="009973D9"/>
    <w:rsid w:val="009A20B5"/>
    <w:rsid w:val="009A25EE"/>
    <w:rsid w:val="009A6624"/>
    <w:rsid w:val="009A7F78"/>
    <w:rsid w:val="009B15DF"/>
    <w:rsid w:val="009B3CAC"/>
    <w:rsid w:val="009B41DD"/>
    <w:rsid w:val="009B4779"/>
    <w:rsid w:val="009C4448"/>
    <w:rsid w:val="009C7066"/>
    <w:rsid w:val="009D2898"/>
    <w:rsid w:val="009E5C72"/>
    <w:rsid w:val="009F2AC2"/>
    <w:rsid w:val="009F5012"/>
    <w:rsid w:val="009F6311"/>
    <w:rsid w:val="00A046BC"/>
    <w:rsid w:val="00A068D7"/>
    <w:rsid w:val="00A251BC"/>
    <w:rsid w:val="00A27AB9"/>
    <w:rsid w:val="00A30247"/>
    <w:rsid w:val="00A30B73"/>
    <w:rsid w:val="00A426BC"/>
    <w:rsid w:val="00A44963"/>
    <w:rsid w:val="00A4738F"/>
    <w:rsid w:val="00A553CF"/>
    <w:rsid w:val="00A571BC"/>
    <w:rsid w:val="00A61FC8"/>
    <w:rsid w:val="00A75322"/>
    <w:rsid w:val="00A764EE"/>
    <w:rsid w:val="00A76649"/>
    <w:rsid w:val="00A8302B"/>
    <w:rsid w:val="00A8654D"/>
    <w:rsid w:val="00A86CFE"/>
    <w:rsid w:val="00A90305"/>
    <w:rsid w:val="00A9101C"/>
    <w:rsid w:val="00A92BD2"/>
    <w:rsid w:val="00A96F60"/>
    <w:rsid w:val="00AA450D"/>
    <w:rsid w:val="00AB01C1"/>
    <w:rsid w:val="00AB2C60"/>
    <w:rsid w:val="00AC0F9A"/>
    <w:rsid w:val="00AC5EAD"/>
    <w:rsid w:val="00AD152A"/>
    <w:rsid w:val="00AD1A71"/>
    <w:rsid w:val="00AD2C5E"/>
    <w:rsid w:val="00AD3C9D"/>
    <w:rsid w:val="00AD4158"/>
    <w:rsid w:val="00AE2C60"/>
    <w:rsid w:val="00AE7C84"/>
    <w:rsid w:val="00AF24FF"/>
    <w:rsid w:val="00AF37C1"/>
    <w:rsid w:val="00AF48CC"/>
    <w:rsid w:val="00AF50BB"/>
    <w:rsid w:val="00B2162C"/>
    <w:rsid w:val="00B22812"/>
    <w:rsid w:val="00B24515"/>
    <w:rsid w:val="00B246FD"/>
    <w:rsid w:val="00B26376"/>
    <w:rsid w:val="00B30109"/>
    <w:rsid w:val="00B41638"/>
    <w:rsid w:val="00B419E3"/>
    <w:rsid w:val="00B44011"/>
    <w:rsid w:val="00B46E51"/>
    <w:rsid w:val="00B47422"/>
    <w:rsid w:val="00B53F5D"/>
    <w:rsid w:val="00B60E54"/>
    <w:rsid w:val="00B63480"/>
    <w:rsid w:val="00B64492"/>
    <w:rsid w:val="00B65388"/>
    <w:rsid w:val="00B66FD9"/>
    <w:rsid w:val="00B72C7A"/>
    <w:rsid w:val="00B73C40"/>
    <w:rsid w:val="00B80219"/>
    <w:rsid w:val="00B90F97"/>
    <w:rsid w:val="00BA00E5"/>
    <w:rsid w:val="00BA0307"/>
    <w:rsid w:val="00BA0E45"/>
    <w:rsid w:val="00BA45DC"/>
    <w:rsid w:val="00BA496B"/>
    <w:rsid w:val="00BA7780"/>
    <w:rsid w:val="00BB09BB"/>
    <w:rsid w:val="00BB34F2"/>
    <w:rsid w:val="00BB3A9B"/>
    <w:rsid w:val="00BC4C90"/>
    <w:rsid w:val="00BD346F"/>
    <w:rsid w:val="00BE052D"/>
    <w:rsid w:val="00BE083A"/>
    <w:rsid w:val="00BF2225"/>
    <w:rsid w:val="00C00167"/>
    <w:rsid w:val="00C041CE"/>
    <w:rsid w:val="00C07D0F"/>
    <w:rsid w:val="00C07EE4"/>
    <w:rsid w:val="00C1144D"/>
    <w:rsid w:val="00C14E9E"/>
    <w:rsid w:val="00C2500F"/>
    <w:rsid w:val="00C273D7"/>
    <w:rsid w:val="00C3464F"/>
    <w:rsid w:val="00C350CC"/>
    <w:rsid w:val="00C35C7F"/>
    <w:rsid w:val="00C40833"/>
    <w:rsid w:val="00C55BD1"/>
    <w:rsid w:val="00C66964"/>
    <w:rsid w:val="00C67AAB"/>
    <w:rsid w:val="00C8146C"/>
    <w:rsid w:val="00C826B9"/>
    <w:rsid w:val="00C83DC0"/>
    <w:rsid w:val="00C905F9"/>
    <w:rsid w:val="00C92CFB"/>
    <w:rsid w:val="00C94147"/>
    <w:rsid w:val="00CA159A"/>
    <w:rsid w:val="00CA15D8"/>
    <w:rsid w:val="00CA349D"/>
    <w:rsid w:val="00CA3D7E"/>
    <w:rsid w:val="00CA5D7B"/>
    <w:rsid w:val="00CA61D3"/>
    <w:rsid w:val="00CB1538"/>
    <w:rsid w:val="00CB26EA"/>
    <w:rsid w:val="00CB2BA9"/>
    <w:rsid w:val="00CB4E68"/>
    <w:rsid w:val="00CB6CDE"/>
    <w:rsid w:val="00CC0AB0"/>
    <w:rsid w:val="00CC0D84"/>
    <w:rsid w:val="00CC550A"/>
    <w:rsid w:val="00CD6801"/>
    <w:rsid w:val="00CD7E10"/>
    <w:rsid w:val="00CE6343"/>
    <w:rsid w:val="00CF439C"/>
    <w:rsid w:val="00CF4B11"/>
    <w:rsid w:val="00D00DA9"/>
    <w:rsid w:val="00D06BE4"/>
    <w:rsid w:val="00D070F4"/>
    <w:rsid w:val="00D22F4D"/>
    <w:rsid w:val="00D23311"/>
    <w:rsid w:val="00D24F8C"/>
    <w:rsid w:val="00D3040A"/>
    <w:rsid w:val="00D33F64"/>
    <w:rsid w:val="00D3667D"/>
    <w:rsid w:val="00D4012A"/>
    <w:rsid w:val="00D50378"/>
    <w:rsid w:val="00D52B06"/>
    <w:rsid w:val="00D53E7A"/>
    <w:rsid w:val="00D56898"/>
    <w:rsid w:val="00D60E7D"/>
    <w:rsid w:val="00D61AC2"/>
    <w:rsid w:val="00D61E3E"/>
    <w:rsid w:val="00D64B58"/>
    <w:rsid w:val="00D67003"/>
    <w:rsid w:val="00D71693"/>
    <w:rsid w:val="00D720AD"/>
    <w:rsid w:val="00D80602"/>
    <w:rsid w:val="00D81387"/>
    <w:rsid w:val="00D81804"/>
    <w:rsid w:val="00D97488"/>
    <w:rsid w:val="00DA5B12"/>
    <w:rsid w:val="00DA61C8"/>
    <w:rsid w:val="00DB0374"/>
    <w:rsid w:val="00DB3D4E"/>
    <w:rsid w:val="00DB7D1D"/>
    <w:rsid w:val="00DD3448"/>
    <w:rsid w:val="00DE0E79"/>
    <w:rsid w:val="00DE51B2"/>
    <w:rsid w:val="00DE6E10"/>
    <w:rsid w:val="00DF0FF9"/>
    <w:rsid w:val="00DF60B3"/>
    <w:rsid w:val="00E11BE8"/>
    <w:rsid w:val="00E14831"/>
    <w:rsid w:val="00E16CAB"/>
    <w:rsid w:val="00E34E69"/>
    <w:rsid w:val="00E35426"/>
    <w:rsid w:val="00E43F91"/>
    <w:rsid w:val="00E46C40"/>
    <w:rsid w:val="00E47B79"/>
    <w:rsid w:val="00E5279D"/>
    <w:rsid w:val="00E612D2"/>
    <w:rsid w:val="00E647EB"/>
    <w:rsid w:val="00E65C1A"/>
    <w:rsid w:val="00E72EEE"/>
    <w:rsid w:val="00E747DA"/>
    <w:rsid w:val="00E803DD"/>
    <w:rsid w:val="00E85894"/>
    <w:rsid w:val="00E8688A"/>
    <w:rsid w:val="00E94B83"/>
    <w:rsid w:val="00E95D62"/>
    <w:rsid w:val="00E97381"/>
    <w:rsid w:val="00EA0418"/>
    <w:rsid w:val="00EA1802"/>
    <w:rsid w:val="00EA4B5D"/>
    <w:rsid w:val="00EA50CD"/>
    <w:rsid w:val="00EA7D6F"/>
    <w:rsid w:val="00EB2546"/>
    <w:rsid w:val="00EB36E8"/>
    <w:rsid w:val="00EC037E"/>
    <w:rsid w:val="00EC7683"/>
    <w:rsid w:val="00ED76A7"/>
    <w:rsid w:val="00EE0FD9"/>
    <w:rsid w:val="00EE2351"/>
    <w:rsid w:val="00EE3FA2"/>
    <w:rsid w:val="00EE5477"/>
    <w:rsid w:val="00EF3B9E"/>
    <w:rsid w:val="00EF608D"/>
    <w:rsid w:val="00F02F66"/>
    <w:rsid w:val="00F05765"/>
    <w:rsid w:val="00F11577"/>
    <w:rsid w:val="00F115A7"/>
    <w:rsid w:val="00F115DB"/>
    <w:rsid w:val="00F1424C"/>
    <w:rsid w:val="00F15B30"/>
    <w:rsid w:val="00F17970"/>
    <w:rsid w:val="00F20C05"/>
    <w:rsid w:val="00F22025"/>
    <w:rsid w:val="00F222A7"/>
    <w:rsid w:val="00F24C72"/>
    <w:rsid w:val="00F26387"/>
    <w:rsid w:val="00F310E5"/>
    <w:rsid w:val="00F31958"/>
    <w:rsid w:val="00F47C0C"/>
    <w:rsid w:val="00F5028A"/>
    <w:rsid w:val="00F55A4F"/>
    <w:rsid w:val="00F66CFC"/>
    <w:rsid w:val="00F763E5"/>
    <w:rsid w:val="00F87818"/>
    <w:rsid w:val="00F90798"/>
    <w:rsid w:val="00F907C7"/>
    <w:rsid w:val="00F91D64"/>
    <w:rsid w:val="00F929B9"/>
    <w:rsid w:val="00F964CD"/>
    <w:rsid w:val="00FA0D4E"/>
    <w:rsid w:val="00FA61B0"/>
    <w:rsid w:val="00FB26B0"/>
    <w:rsid w:val="00FB52BB"/>
    <w:rsid w:val="00FB5998"/>
    <w:rsid w:val="00FC05BD"/>
    <w:rsid w:val="00FC3DBF"/>
    <w:rsid w:val="00FC5BEA"/>
    <w:rsid w:val="00FC775E"/>
    <w:rsid w:val="00FD0F31"/>
    <w:rsid w:val="00FD2E50"/>
    <w:rsid w:val="00FE02D9"/>
    <w:rsid w:val="00FE05D7"/>
    <w:rsid w:val="00FE094E"/>
    <w:rsid w:val="00FE3F96"/>
    <w:rsid w:val="00FF3CD7"/>
    <w:rsid w:val="00FF42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1D7C12"/>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0E04CA"/>
    <w:pPr>
      <w:spacing w:after="120"/>
      <w:ind w:firstLine="360"/>
      <w:jc w:val="both"/>
    </w:pPr>
    <w:rPr>
      <w:rFonts w:ascii="Times" w:hAnsi="Times"/>
      <w:sz w:val="24"/>
    </w:rPr>
  </w:style>
  <w:style w:type="paragraph" w:styleId="Heading1">
    <w:name w:val="heading 1"/>
    <w:basedOn w:val="Normal"/>
    <w:next w:val="Normal"/>
    <w:link w:val="Heading1Char"/>
    <w:autoRedefine/>
    <w:qFormat/>
    <w:rsid w:val="0098324C"/>
    <w:pPr>
      <w:keepNext/>
      <w:numPr>
        <w:numId w:val="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3B6E10"/>
    <w:pPr>
      <w:keepNext/>
      <w:keepLines/>
      <w:numPr>
        <w:ilvl w:val="1"/>
        <w:numId w:val="5"/>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8C27E2"/>
    <w:pPr>
      <w:keepNext/>
      <w:keepLines/>
      <w:numPr>
        <w:ilvl w:val="2"/>
        <w:numId w:val="5"/>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CA159A"/>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24C72"/>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C0F9A"/>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C0F9A"/>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749AB"/>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49AB"/>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qFormat/>
    <w:rsid w:val="00342E43"/>
    <w:pPr>
      <w:numPr>
        <w:numId w:val="0"/>
      </w:numPr>
      <w:ind w:left="360"/>
    </w:pPr>
    <w:rPr>
      <w14:textOutline w14:w="9525" w14:cap="rnd" w14:cmpd="sng" w14:algn="ctr">
        <w14:noFill/>
        <w14:prstDash w14:val="solid"/>
        <w14:bevel/>
      </w14:textOutline>
    </w:rPr>
  </w:style>
  <w:style w:type="paragraph" w:customStyle="1" w:styleId="Appendices">
    <w:name w:val="Appendices"/>
    <w:basedOn w:val="Heading1"/>
    <w:next w:val="Normal"/>
    <w:link w:val="AppendicesChar"/>
    <w:autoRedefine/>
    <w:qFormat/>
    <w:rsid w:val="000E7D92"/>
    <w:pPr>
      <w:numPr>
        <w:numId w:val="3"/>
      </w:numPr>
    </w:pPr>
  </w:style>
  <w:style w:type="character" w:customStyle="1" w:styleId="Heading1Char">
    <w:name w:val="Heading 1 Char"/>
    <w:basedOn w:val="DefaultParagraphFont"/>
    <w:link w:val="Heading1"/>
    <w:rsid w:val="0098324C"/>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3B6E10"/>
    <w:rPr>
      <w:rFonts w:asciiTheme="majorBidi" w:eastAsiaTheme="majorEastAsia" w:hAnsiTheme="majorBidi" w:cstheme="majorBidi"/>
      <w:sz w:val="32"/>
      <w:szCs w:val="26"/>
    </w:rPr>
  </w:style>
  <w:style w:type="character" w:customStyle="1" w:styleId="AppendicesChar">
    <w:name w:val="Appendices Char"/>
    <w:basedOn w:val="DefaultParagraphFont"/>
    <w:link w:val="Appendices"/>
    <w:rsid w:val="000E7D92"/>
    <w:rPr>
      <w:rFonts w:asciiTheme="majorBidi" w:hAnsiTheme="majorBidi" w:cs="Arial"/>
      <w:sz w:val="52"/>
    </w:rPr>
  </w:style>
  <w:style w:type="numbering" w:customStyle="1" w:styleId="AppendixStyle">
    <w:name w:val="Appendix Style"/>
    <w:rsid w:val="00CA159A"/>
    <w:pPr>
      <w:numPr>
        <w:numId w:val="1"/>
      </w:numPr>
    </w:pPr>
  </w:style>
  <w:style w:type="character" w:customStyle="1" w:styleId="Heading3Char">
    <w:name w:val="Heading 3 Char"/>
    <w:basedOn w:val="DefaultParagraphFont"/>
    <w:link w:val="Heading3"/>
    <w:uiPriority w:val="9"/>
    <w:rsid w:val="008C27E2"/>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342E43"/>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3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2F690F"/>
    <w:pPr>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17C9"/>
    <w:rsid w:val="00E06A53"/>
    <w:rsid w:val="00F13BE3"/>
    <w:rsid w:val="00FD17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06A5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3F295-43F6-4BEB-99AF-054B7A5A5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3</TotalTime>
  <Pages>41</Pages>
  <Words>53690</Words>
  <Characters>306033</Characters>
  <Application>Microsoft Office Word</Application>
  <DocSecurity>0</DocSecurity>
  <Lines>2550</Lines>
  <Paragraphs>718</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359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ed Darwish</cp:lastModifiedBy>
  <cp:revision>534</cp:revision>
  <cp:lastPrinted>2017-08-07T16:42:00Z</cp:lastPrinted>
  <dcterms:created xsi:type="dcterms:W3CDTF">2017-07-25T04:15:00Z</dcterms:created>
  <dcterms:modified xsi:type="dcterms:W3CDTF">2017-08-09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27273411/ieee</vt:lpwstr>
  </property>
  <property fmtid="{D5CDD505-2E9C-101B-9397-08002B2CF9AE}" pid="16" name="Mendeley Recent Style Name 5_1">
    <vt:lpwstr>IEEE - Mohammed Darwish</vt:lpwstr>
  </property>
  <property fmtid="{D5CDD505-2E9C-101B-9397-08002B2CF9AE}" pid="17" name="Mendeley Recent Style Id 6_1">
    <vt:lpwstr>http://csl.mendeley.com/styles/27273411/ieee-etal-3</vt:lpwstr>
  </property>
  <property fmtid="{D5CDD505-2E9C-101B-9397-08002B2CF9AE}" pid="18" name="Mendeley Recent Style Name 6_1">
    <vt:lpwstr>IEEE - Mohammed Darwish et 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